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D1E" w:rsidRDefault="00826BAB" w:rsidP="002059BE">
      <w:pPr>
        <w:pStyle w:val="NormalWeb"/>
        <w:spacing w:before="0" w:beforeAutospacing="0" w:after="0" w:afterAutospacing="0" w:line="360" w:lineRule="auto"/>
        <w:ind w:right="-90"/>
        <w:jc w:val="center"/>
        <w:rPr>
          <w:b/>
          <w:bCs/>
          <w:sz w:val="48"/>
          <w:szCs w:val="48"/>
        </w:rPr>
      </w:pPr>
      <w:r w:rsidRPr="00CB6247">
        <w:rPr>
          <w:b/>
          <w:bCs/>
          <w:sz w:val="48"/>
          <w:szCs w:val="48"/>
        </w:rPr>
        <w:t>GREEN SYNTHESIS OF METAL TUNGSTATE NANOPARTICLES: A SHOT REVIEW ON ITS SYNTHESIS, CHARACTERIZATION, AND PHOTOCATALYTIC APPLICATIONS</w:t>
      </w:r>
    </w:p>
    <w:p w:rsidR="00CB6247" w:rsidRPr="002059BE" w:rsidRDefault="00016D1E" w:rsidP="002059BE">
      <w:pPr>
        <w:spacing w:line="360" w:lineRule="auto"/>
        <w:ind w:hanging="2"/>
        <w:rPr>
          <w:rFonts w:ascii="Times New Roman" w:eastAsia="Calibri" w:hAnsi="Times New Roman" w:cs="Times New Roman"/>
          <w:bCs/>
          <w:sz w:val="20"/>
          <w:szCs w:val="20"/>
        </w:rPr>
      </w:pPr>
      <w:r w:rsidRPr="002059BE">
        <w:rPr>
          <w:rFonts w:ascii="Times New Roman" w:eastAsia="Times New Roman" w:hAnsi="Times New Roman" w:cs="Times New Roman"/>
          <w:bCs/>
          <w:sz w:val="20"/>
          <w:szCs w:val="20"/>
        </w:rPr>
        <w:t xml:space="preserve">R. </w:t>
      </w:r>
      <w:proofErr w:type="spellStart"/>
      <w:r w:rsidRPr="002059BE">
        <w:rPr>
          <w:rFonts w:ascii="Times New Roman" w:eastAsia="Times New Roman" w:hAnsi="Times New Roman" w:cs="Times New Roman"/>
          <w:bCs/>
          <w:sz w:val="20"/>
          <w:szCs w:val="20"/>
        </w:rPr>
        <w:t>Karthiga</w:t>
      </w:r>
      <w:proofErr w:type="spellEnd"/>
      <w:r w:rsidRPr="002059BE">
        <w:rPr>
          <w:rFonts w:ascii="Times New Roman" w:eastAsia="Times New Roman" w:hAnsi="Times New Roman" w:cs="Times New Roman"/>
          <w:bCs/>
          <w:sz w:val="20"/>
          <w:szCs w:val="20"/>
          <w:vertAlign w:val="superscript"/>
        </w:rPr>
        <w:t>*</w:t>
      </w:r>
      <w:r w:rsidRPr="002059BE">
        <w:rPr>
          <w:rFonts w:ascii="Times New Roman" w:eastAsia="Times New Roman" w:hAnsi="Times New Roman" w:cs="Times New Roman"/>
          <w:bCs/>
          <w:sz w:val="20"/>
          <w:szCs w:val="20"/>
        </w:rPr>
        <w:t>,</w:t>
      </w:r>
      <w:r w:rsidR="00065501">
        <w:rPr>
          <w:rFonts w:ascii="Times New Roman" w:eastAsia="Times New Roman" w:hAnsi="Times New Roman" w:cs="Times New Roman"/>
          <w:bCs/>
          <w:sz w:val="20"/>
          <w:szCs w:val="20"/>
        </w:rPr>
        <w:t xml:space="preserve">                                                                                               </w:t>
      </w:r>
      <w:r w:rsidRPr="002059BE">
        <w:rPr>
          <w:rFonts w:ascii="Times New Roman" w:eastAsia="Times New Roman" w:hAnsi="Times New Roman" w:cs="Times New Roman"/>
          <w:bCs/>
          <w:sz w:val="20"/>
          <w:szCs w:val="20"/>
        </w:rPr>
        <w:t xml:space="preserve"> </w:t>
      </w:r>
      <w:proofErr w:type="spellStart"/>
      <w:r w:rsidR="00CB6247" w:rsidRPr="002059BE">
        <w:rPr>
          <w:rFonts w:ascii="Times New Roman" w:eastAsia="Times New Roman" w:hAnsi="Times New Roman" w:cs="Times New Roman"/>
          <w:bCs/>
          <w:sz w:val="20"/>
          <w:szCs w:val="20"/>
        </w:rPr>
        <w:t>S.Karthikarani</w:t>
      </w:r>
      <w:proofErr w:type="spellEnd"/>
      <w:r w:rsidR="00CB6247" w:rsidRPr="002059BE">
        <w:rPr>
          <w:rFonts w:ascii="Times New Roman" w:eastAsia="Times New Roman" w:hAnsi="Times New Roman" w:cs="Times New Roman"/>
          <w:bCs/>
          <w:sz w:val="20"/>
          <w:szCs w:val="20"/>
        </w:rPr>
        <w:t>, T. Pandimeena</w:t>
      </w:r>
    </w:p>
    <w:p w:rsidR="002059BE" w:rsidRPr="002059BE" w:rsidRDefault="00016D1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PG and Research Department of Chemistry,</w:t>
      </w:r>
      <w:r w:rsidR="00065501">
        <w:rPr>
          <w:rFonts w:ascii="Times New Roman" w:eastAsia="Calibri" w:hAnsi="Times New Roman" w:cs="Times New Roman"/>
          <w:bCs/>
          <w:sz w:val="20"/>
          <w:szCs w:val="20"/>
        </w:rPr>
        <w:t xml:space="preserve">                                               </w:t>
      </w:r>
      <w:r w:rsidR="002059BE" w:rsidRPr="002059BE">
        <w:rPr>
          <w:rFonts w:ascii="Times New Roman" w:eastAsia="Calibri" w:hAnsi="Times New Roman" w:cs="Times New Roman"/>
          <w:bCs/>
          <w:sz w:val="20"/>
          <w:szCs w:val="20"/>
        </w:rPr>
        <w:t>Department of Physics,</w:t>
      </w:r>
    </w:p>
    <w:p w:rsidR="002059BE" w:rsidRPr="002059BE" w:rsidRDefault="00016D1E" w:rsidP="002059BE">
      <w:pPr>
        <w:spacing w:line="360" w:lineRule="auto"/>
        <w:ind w:hanging="2"/>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Cardamom Planters' Association College,</w:t>
      </w:r>
      <w:r w:rsidR="00065501">
        <w:rPr>
          <w:rFonts w:ascii="Times New Roman" w:eastAsia="Calibri" w:hAnsi="Times New Roman" w:cs="Times New Roman"/>
          <w:bCs/>
          <w:sz w:val="20"/>
          <w:szCs w:val="20"/>
        </w:rPr>
        <w:t xml:space="preserve">                                                  </w:t>
      </w:r>
      <w:r w:rsidR="002059BE" w:rsidRPr="002059BE">
        <w:rPr>
          <w:rFonts w:ascii="Times New Roman" w:eastAsia="Calibri" w:hAnsi="Times New Roman" w:cs="Times New Roman"/>
          <w:bCs/>
          <w:sz w:val="20"/>
          <w:szCs w:val="20"/>
        </w:rPr>
        <w:t>Cardamom Planters' Association College,</w:t>
      </w:r>
    </w:p>
    <w:p w:rsidR="00CB6247" w:rsidRPr="002059BE" w:rsidRDefault="00016D1E" w:rsidP="002059BE">
      <w:pPr>
        <w:spacing w:line="360" w:lineRule="auto"/>
        <w:ind w:hanging="2"/>
        <w:rPr>
          <w:rFonts w:ascii="Times New Roman" w:eastAsia="Calibri" w:hAnsi="Times New Roman" w:cs="Times New Roman"/>
          <w:bCs/>
          <w:sz w:val="20"/>
          <w:szCs w:val="20"/>
        </w:rPr>
      </w:pPr>
      <w:proofErr w:type="spellStart"/>
      <w:r w:rsidRPr="002059BE">
        <w:rPr>
          <w:rFonts w:ascii="Times New Roman" w:eastAsia="Calibri" w:hAnsi="Times New Roman" w:cs="Times New Roman"/>
          <w:bCs/>
          <w:sz w:val="20"/>
          <w:szCs w:val="20"/>
        </w:rPr>
        <w:t>Bodinayakanur</w:t>
      </w:r>
      <w:proofErr w:type="spellEnd"/>
      <w:r w:rsidRPr="002059BE">
        <w:rPr>
          <w:rFonts w:ascii="Times New Roman" w:eastAsia="Calibri" w:hAnsi="Times New Roman" w:cs="Times New Roman"/>
          <w:bCs/>
          <w:sz w:val="20"/>
          <w:szCs w:val="20"/>
        </w:rPr>
        <w:t>,</w:t>
      </w:r>
      <w:r w:rsidR="00065501">
        <w:rPr>
          <w:rFonts w:ascii="Times New Roman" w:eastAsia="Calibri" w:hAnsi="Times New Roman" w:cs="Times New Roman"/>
          <w:bCs/>
          <w:sz w:val="20"/>
          <w:szCs w:val="20"/>
        </w:rPr>
        <w:t xml:space="preserve">                                                                                           </w:t>
      </w:r>
      <w:r w:rsidRPr="002059BE">
        <w:rPr>
          <w:rFonts w:ascii="Times New Roman" w:eastAsia="Calibri" w:hAnsi="Times New Roman" w:cs="Times New Roman"/>
          <w:bCs/>
          <w:sz w:val="20"/>
          <w:szCs w:val="20"/>
        </w:rPr>
        <w:t xml:space="preserve"> </w:t>
      </w:r>
      <w:proofErr w:type="spellStart"/>
      <w:r w:rsidR="002059BE" w:rsidRPr="002059BE">
        <w:rPr>
          <w:rFonts w:ascii="Times New Roman" w:eastAsia="Calibri" w:hAnsi="Times New Roman" w:cs="Times New Roman"/>
          <w:bCs/>
          <w:sz w:val="20"/>
          <w:szCs w:val="20"/>
        </w:rPr>
        <w:t>Bodinayakanur</w:t>
      </w:r>
      <w:proofErr w:type="spellEnd"/>
      <w:r w:rsidR="002059BE" w:rsidRPr="002059BE">
        <w:rPr>
          <w:rFonts w:ascii="Times New Roman" w:eastAsia="Calibri" w:hAnsi="Times New Roman" w:cs="Times New Roman"/>
          <w:bCs/>
          <w:sz w:val="20"/>
          <w:szCs w:val="20"/>
        </w:rPr>
        <w:t>,</w:t>
      </w:r>
    </w:p>
    <w:p w:rsidR="002059BE" w:rsidRPr="002059BE" w:rsidRDefault="00016D1E" w:rsidP="002059BE">
      <w:pPr>
        <w:spacing w:line="360" w:lineRule="auto"/>
        <w:ind w:hanging="2"/>
        <w:rPr>
          <w:rFonts w:ascii="Times New Roman" w:eastAsia="Calibri" w:hAnsi="Times New Roman" w:cs="Times New Roman"/>
          <w:bCs/>
          <w:sz w:val="20"/>
          <w:szCs w:val="20"/>
        </w:rPr>
      </w:pPr>
      <w:proofErr w:type="spellStart"/>
      <w:r w:rsidRPr="002059BE">
        <w:rPr>
          <w:rFonts w:ascii="Times New Roman" w:eastAsia="Calibri" w:hAnsi="Times New Roman" w:cs="Times New Roman"/>
          <w:bCs/>
          <w:sz w:val="20"/>
          <w:szCs w:val="20"/>
        </w:rPr>
        <w:t>Theni</w:t>
      </w:r>
      <w:proofErr w:type="spellEnd"/>
      <w:r w:rsidRPr="002059BE">
        <w:rPr>
          <w:rFonts w:ascii="Times New Roman" w:eastAsia="Calibri" w:hAnsi="Times New Roman" w:cs="Times New Roman"/>
          <w:bCs/>
          <w:sz w:val="20"/>
          <w:szCs w:val="20"/>
        </w:rPr>
        <w:t xml:space="preserve">, </w:t>
      </w:r>
      <w:proofErr w:type="spellStart"/>
      <w:r w:rsidRPr="002059BE">
        <w:rPr>
          <w:rFonts w:ascii="Times New Roman" w:eastAsia="Calibri" w:hAnsi="Times New Roman" w:cs="Times New Roman"/>
          <w:bCs/>
          <w:sz w:val="20"/>
          <w:szCs w:val="20"/>
        </w:rPr>
        <w:t>Tamilnadu</w:t>
      </w:r>
      <w:proofErr w:type="spellEnd"/>
      <w:r w:rsidRPr="002059BE">
        <w:rPr>
          <w:rFonts w:ascii="Times New Roman" w:eastAsia="Calibri" w:hAnsi="Times New Roman" w:cs="Times New Roman"/>
          <w:bCs/>
          <w:sz w:val="20"/>
          <w:szCs w:val="20"/>
        </w:rPr>
        <w:t>, 625531 India</w:t>
      </w:r>
      <w:r w:rsidR="00CB6247" w:rsidRPr="002059BE">
        <w:rPr>
          <w:rFonts w:ascii="Times New Roman" w:eastAsia="Calibri" w:hAnsi="Times New Roman" w:cs="Times New Roman"/>
          <w:bCs/>
          <w:sz w:val="20"/>
          <w:szCs w:val="20"/>
        </w:rPr>
        <w:t>.</w:t>
      </w:r>
      <w:r w:rsidR="00065501">
        <w:rPr>
          <w:rFonts w:ascii="Times New Roman" w:eastAsia="Calibri" w:hAnsi="Times New Roman" w:cs="Times New Roman"/>
          <w:bCs/>
          <w:sz w:val="20"/>
          <w:szCs w:val="20"/>
        </w:rPr>
        <w:t xml:space="preserve">                                                                </w:t>
      </w:r>
      <w:proofErr w:type="spellStart"/>
      <w:r w:rsidR="002059BE" w:rsidRPr="002059BE">
        <w:rPr>
          <w:rFonts w:ascii="Times New Roman" w:eastAsia="Calibri" w:hAnsi="Times New Roman" w:cs="Times New Roman"/>
          <w:bCs/>
          <w:sz w:val="20"/>
          <w:szCs w:val="20"/>
        </w:rPr>
        <w:t>Theni</w:t>
      </w:r>
      <w:proofErr w:type="spellEnd"/>
      <w:r w:rsidR="002059BE" w:rsidRPr="002059BE">
        <w:rPr>
          <w:rFonts w:ascii="Times New Roman" w:eastAsia="Calibri" w:hAnsi="Times New Roman" w:cs="Times New Roman"/>
          <w:bCs/>
          <w:sz w:val="20"/>
          <w:szCs w:val="20"/>
        </w:rPr>
        <w:t xml:space="preserve">, </w:t>
      </w:r>
      <w:proofErr w:type="spellStart"/>
      <w:r w:rsidR="002059BE" w:rsidRPr="002059BE">
        <w:rPr>
          <w:rFonts w:ascii="Times New Roman" w:eastAsia="Calibri" w:hAnsi="Times New Roman" w:cs="Times New Roman"/>
          <w:bCs/>
          <w:sz w:val="20"/>
          <w:szCs w:val="20"/>
        </w:rPr>
        <w:t>Tamilnadu</w:t>
      </w:r>
      <w:proofErr w:type="spellEnd"/>
      <w:r w:rsidR="002059BE" w:rsidRPr="002059BE">
        <w:rPr>
          <w:rFonts w:ascii="Times New Roman" w:eastAsia="Calibri" w:hAnsi="Times New Roman" w:cs="Times New Roman"/>
          <w:bCs/>
          <w:sz w:val="20"/>
          <w:szCs w:val="20"/>
        </w:rPr>
        <w:t>, 625531 India</w:t>
      </w:r>
    </w:p>
    <w:p w:rsidR="00CB6247" w:rsidRPr="002059BE" w:rsidRDefault="00CB6247" w:rsidP="00065501">
      <w:pPr>
        <w:spacing w:line="360" w:lineRule="auto"/>
        <w:ind w:hanging="2"/>
        <w:jc w:val="center"/>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skarthika1121@gmail.com</w:t>
      </w:r>
    </w:p>
    <w:p w:rsidR="00CB6247" w:rsidRDefault="00CB6247" w:rsidP="002059BE">
      <w:pPr>
        <w:spacing w:line="360" w:lineRule="auto"/>
        <w:ind w:hanging="2"/>
        <w:jc w:val="right"/>
        <w:rPr>
          <w:rFonts w:ascii="Times New Roman" w:eastAsia="Calibri" w:hAnsi="Times New Roman" w:cs="Times New Roman"/>
          <w:b/>
          <w:bCs/>
          <w:sz w:val="20"/>
          <w:szCs w:val="20"/>
        </w:rPr>
      </w:pPr>
    </w:p>
    <w:p w:rsidR="00826BAB" w:rsidRPr="002059BE" w:rsidRDefault="00826BAB" w:rsidP="002059BE">
      <w:pPr>
        <w:pStyle w:val="NormalWeb"/>
        <w:spacing w:before="0" w:beforeAutospacing="0" w:after="0" w:afterAutospacing="0" w:line="360" w:lineRule="auto"/>
        <w:jc w:val="center"/>
        <w:rPr>
          <w:b/>
          <w:bCs/>
          <w:sz w:val="20"/>
          <w:szCs w:val="20"/>
        </w:rPr>
      </w:pPr>
      <w:r w:rsidRPr="002059BE">
        <w:rPr>
          <w:b/>
          <w:bCs/>
          <w:sz w:val="20"/>
          <w:szCs w:val="20"/>
        </w:rPr>
        <w:t>Abstract</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Recently, metal oxide nanoparticles (NPs) have been shown to have substantial commercial potential. The intrinsic qualities of nanomaterials, such as their exact size, shape, composition, increased surface-to-volume ratio, and purity of individual components, make them intriguingly adaptable materials. This paper presents a full explanation of contemporary green synthesis research that is more advantageous than traditional chemical synthesis in terms of cost, pollution reduction, and environmental and human health safety. In particular, the role of </w:t>
      </w:r>
      <w:proofErr w:type="spellStart"/>
      <w:r w:rsidRPr="002059BE">
        <w:rPr>
          <w:sz w:val="20"/>
          <w:szCs w:val="20"/>
        </w:rPr>
        <w:t>Tunstate</w:t>
      </w:r>
      <w:proofErr w:type="spellEnd"/>
      <w:r w:rsidRPr="002059BE">
        <w:rPr>
          <w:sz w:val="20"/>
          <w:szCs w:val="20"/>
        </w:rPr>
        <w:t xml:space="preserve"> nanoparticles (NPs) as photocatalysts has gained great interest because of their potential electronic structural configuration, light absorption capabilities, and charge transport characteristics. Due to the high concentration of dangerous compounds and the severe conditions used in chemical and physical processes, plant-based green methods have been developed for the manufacture of nanoparticles. This article examines the definition of metal oxides as photocatalysts, their structural features, and the requirements for photocatalysts, the categorization of photocatalysts, and the mechanism of the photocatalyst. Water contamination from different elements such as metal ions, textile dyes, medical waste, and other residential and industrial activities is a huge danger to the varied life on our planet. Polluted water is treated by many processes, such as electrochemical precipitation, chemical precipitation, adsorption, ion exchange, reverse osmosis, flotation, coagulation-flocculation, etc. Nanotechnology plays an essential role in the development of new and better procedures that increase the efficiency of water treatment. Metal oxides are such a class of nanomaterials that a significant amount of study is being done to determine their characteristics and employ them to remove toxins from contaminated water. This review studies photocatalytic wastewater treatment using different metal oxide nanoparticles. The influence of several particular characteristics such as the catalyst synthesis technique, the starting dye concentration, the quantity of </w:t>
      </w:r>
      <w:proofErr w:type="spellStart"/>
      <w:r w:rsidRPr="002059BE">
        <w:rPr>
          <w:sz w:val="20"/>
          <w:szCs w:val="20"/>
        </w:rPr>
        <w:t>nanocatalyst</w:t>
      </w:r>
      <w:proofErr w:type="spellEnd"/>
      <w:r w:rsidRPr="002059BE">
        <w:rPr>
          <w:sz w:val="20"/>
          <w:szCs w:val="20"/>
        </w:rPr>
        <w:t xml:space="preserve"> needed for degradation, the initial pH of the dye solution, the kind of light source employed, and the exposure period. Special emphasis was given to the light required to remove the dye. Based on a preliminary study of the extant literature, some broad findings were reached. The paper covers a full comparison of suspended and supported catalysts, their general/specific requirements, and important variables controlling degradation and performance measurement techniques. In order to attain increased removal effectiveness in an efficient fashion, several appropriate test conditions must be adopted to breakdown these resistant dyes. Future research directions are also given. </w:t>
      </w:r>
    </w:p>
    <w:p w:rsidR="00826BAB" w:rsidRPr="002059BE" w:rsidRDefault="00826BAB" w:rsidP="002059BE">
      <w:pPr>
        <w:pStyle w:val="NormalWeb"/>
        <w:spacing w:before="0" w:beforeAutospacing="0" w:after="0" w:afterAutospacing="0" w:line="360" w:lineRule="auto"/>
        <w:jc w:val="both"/>
        <w:rPr>
          <w:sz w:val="20"/>
          <w:szCs w:val="20"/>
        </w:rPr>
      </w:pPr>
      <w:r w:rsidRPr="002059BE">
        <w:rPr>
          <w:b/>
          <w:sz w:val="20"/>
          <w:szCs w:val="20"/>
        </w:rPr>
        <w:t>Keywords:</w:t>
      </w:r>
      <w:r w:rsidRPr="002059BE">
        <w:rPr>
          <w:sz w:val="20"/>
          <w:szCs w:val="20"/>
        </w:rPr>
        <w:t xml:space="preserve"> green synthesis, degradation, metal tungstate, doping, coupling.</w:t>
      </w:r>
    </w:p>
    <w:p w:rsidR="00826BAB" w:rsidRPr="002059BE" w:rsidRDefault="00826BAB" w:rsidP="002059BE">
      <w:pPr>
        <w:pStyle w:val="NormalWeb"/>
        <w:spacing w:before="0" w:beforeAutospacing="0" w:after="0" w:afterAutospacing="0" w:line="360" w:lineRule="auto"/>
        <w:ind w:left="60"/>
        <w:jc w:val="center"/>
        <w:rPr>
          <w:b/>
          <w:sz w:val="20"/>
          <w:szCs w:val="20"/>
        </w:rPr>
      </w:pPr>
      <w:r w:rsidRPr="002059BE">
        <w:rPr>
          <w:b/>
          <w:sz w:val="20"/>
          <w:szCs w:val="20"/>
        </w:rPr>
        <w:t>Introduction</w:t>
      </w:r>
    </w:p>
    <w:p w:rsidR="00826BAB" w:rsidRPr="002059BE" w:rsidRDefault="00826BAB" w:rsidP="002059BE">
      <w:pPr>
        <w:pStyle w:val="NormalWeb"/>
        <w:spacing w:before="0" w:beforeAutospacing="0" w:after="0" w:afterAutospacing="0" w:line="360" w:lineRule="auto"/>
        <w:ind w:left="60" w:firstLine="360"/>
        <w:jc w:val="both"/>
        <w:rPr>
          <w:sz w:val="20"/>
          <w:szCs w:val="20"/>
        </w:rPr>
      </w:pPr>
      <w:r w:rsidRPr="002059BE">
        <w:rPr>
          <w:sz w:val="20"/>
          <w:szCs w:val="20"/>
        </w:rPr>
        <w:t xml:space="preserve">Nanotechnology, which has produced enormous achievements in science and technology, is one of the fastest developing concepts in recent years. Nanomaterials with unique physicochemical characteristics have the potential to develop novel systems, structures, </w:t>
      </w:r>
      <w:r w:rsidRPr="002059BE">
        <w:rPr>
          <w:sz w:val="20"/>
          <w:szCs w:val="20"/>
        </w:rPr>
        <w:lastRenderedPageBreak/>
        <w:t>technologies, and nanoplatforms with promising applications in numerous domains</w:t>
      </w:r>
      <w:r w:rsidR="00E112A0" w:rsidRPr="002059BE">
        <w:rPr>
          <w:sz w:val="20"/>
          <w:szCs w:val="20"/>
        </w:rPr>
        <w:fldChar w:fldCharType="begin" w:fldLock="1"/>
      </w:r>
      <w:r w:rsidR="00AD598E" w:rsidRPr="002059BE">
        <w:rPr>
          <w:sz w:val="20"/>
          <w:szCs w:val="20"/>
        </w:rPr>
        <w:instrText>ADDIN CSL_CITATION {"citationItems":[{"id":"ITEM-1","itemData":{"DOI":"10.1016/j.talanta.2014.08.050","ISSN":"00399140","author":[{"dropping-particle":"","family":"Capaldi Arruda","given":"Sandra Cristina","non-dropping-particle":"","parse-names":false,"suffix":""},{"dropping-particle":"","family":"Diniz Silva","given":"Alisson Luiz","non-dropping-particle":"","parse-names":false,"suffix":""},{"dropping-particle":"","family":"Moretto Galazzi","given":"Rodrigo","non-dropping-particle":"","parse-names":false,"suffix":""},{"dropping-particle":"","family":"Antunes Azevedo","given":"Ricardo","non-dropping-particle":"","parse-names":false,"suffix":""},{"dropping-particle":"","family":"Zezzi Arruda","given":"Marco Aurélio","non-dropping-particle":"","parse-names":false,"suffix":""}],"container-title":"Talanta","id":"ITEM-1","issued":{"date-parts":[["2015","1"]]},"page":"693-705","title":"Nanoparticles applied to plant science: A review","type":"article-journal","volume":"131"},"uris":["http://www.mendeley.com/documents/?uuid=261c7e3b-495e-3422-b4df-2990faaa338d"]}],"mendeley":{"formattedCitation":"[1]","plainTextFormattedCitation":"[1]","previouslyFormattedCitation":"[1]"},"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w:t>
      </w:r>
      <w:r w:rsidR="00E112A0" w:rsidRPr="002059BE">
        <w:rPr>
          <w:sz w:val="20"/>
          <w:szCs w:val="20"/>
        </w:rPr>
        <w:fldChar w:fldCharType="end"/>
      </w:r>
      <w:r w:rsidR="00927353" w:rsidRPr="002059BE">
        <w:rPr>
          <w:sz w:val="20"/>
          <w:szCs w:val="20"/>
        </w:rPr>
        <w:t xml:space="preserve">, </w:t>
      </w:r>
      <w:r w:rsidR="00E112A0" w:rsidRPr="002059BE">
        <w:rPr>
          <w:sz w:val="20"/>
          <w:szCs w:val="20"/>
        </w:rPr>
        <w:fldChar w:fldCharType="begin" w:fldLock="1"/>
      </w:r>
      <w:r w:rsidR="00AD598E" w:rsidRPr="002059BE">
        <w:rPr>
          <w:sz w:val="20"/>
          <w:szCs w:val="20"/>
        </w:rPr>
        <w:instrText>ADDIN CSL_CITATION {"citationItems":[{"id":"ITEM-1","itemData":{"DOI":"10.1016/j.ceramint.2016.10.051","ISSN":"02728842","author":[{"dropping-particle":"","family":"Mirzaei","given":"Hamed","non-dropping-particle":"","parse-names":false,"suffix":""},{"dropping-particle":"","family":"Darroudi","given":"Majid","non-dropping-particle":"","parse-names":false,"suffix":""}],"container-title":"Ceramics International","id":"ITEM-1","issue":"1","issued":{"date-parts":[["2017","1"]]},"page":"907-914","title":"Zinc oxide nanoparticles: Biological synthesis and biomedical applications","type":"article-journal","volume":"43"},"uris":["http://www.mendeley.com/documents/?uuid=c8b12f70-a945-3b54-9a7f-ace333ffc959"]}],"mendeley":{"formattedCitation":"[2]","plainTextFormattedCitation":"[2]","previouslyFormattedCitation":"[2]"},"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2]</w:t>
      </w:r>
      <w:r w:rsidR="00E112A0" w:rsidRPr="002059BE">
        <w:rPr>
          <w:sz w:val="20"/>
          <w:szCs w:val="20"/>
        </w:rPr>
        <w:fldChar w:fldCharType="end"/>
      </w:r>
      <w:r w:rsidR="00927353" w:rsidRPr="002059BE">
        <w:rPr>
          <w:sz w:val="20"/>
          <w:szCs w:val="20"/>
        </w:rPr>
        <w:t xml:space="preserve">. </w:t>
      </w:r>
      <w:r w:rsidRPr="002059BE">
        <w:rPr>
          <w:sz w:val="20"/>
          <w:szCs w:val="20"/>
        </w:rPr>
        <w:t>Nanomaterials are nanoscale particles that display improved thermal conductivity, catalytic reactivity, nonlinear optical efficiency, and chemical stability relative to their vast surface area and volume</w:t>
      </w:r>
      <w:r w:rsidR="00E112A0" w:rsidRPr="002059BE">
        <w:rPr>
          <w:sz w:val="20"/>
          <w:szCs w:val="20"/>
        </w:rPr>
        <w:fldChar w:fldCharType="begin" w:fldLock="1"/>
      </w:r>
      <w:r w:rsidR="00AD598E" w:rsidRPr="002059BE">
        <w:rPr>
          <w:sz w:val="20"/>
          <w:szCs w:val="20"/>
        </w:rPr>
        <w:instrText>ADDIN CSL_CITATION {"citationItems":[{"id":"ITEM-1","itemData":{"DOI":"10.1016/j.reffit.2017.03.002","ISSN":"24056537","author":[{"dropping-particle":"","family":"Agarwal","given":"Happy","non-dropping-particle":"","parse-names":false,"suffix":""},{"dropping-particle":"","family":"Venkat Kumar","given":"S.","non-dropping-particle":"","parse-names":false,"suffix":""},{"dropping-particle":"","family":"Rajeshkumar","given":"S.","non-dropping-particle":"","parse-names":false,"suffix":""}],"container-title":"Resource-Efficient Technologies","id":"ITEM-1","issue":"4","issued":{"date-parts":[["2017","12"]]},"page":"406-413","title":"A review on green synthesis of zinc oxide nanoparticles – An eco-friendly approach","type":"article-journal","volume":"3"},"uris":["http://www.mendeley.com/documents/?uuid=19628cce-9287-38f1-a5f0-03ecace50cff"]}],"mendeley":{"formattedCitation":"[3]","plainTextFormattedCitation":"[3]","previouslyFormattedCitation":"[3]"},"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3]</w:t>
      </w:r>
      <w:r w:rsidR="00E112A0" w:rsidRPr="002059BE">
        <w:rPr>
          <w:sz w:val="20"/>
          <w:szCs w:val="20"/>
        </w:rPr>
        <w:fldChar w:fldCharType="end"/>
      </w:r>
      <w:r w:rsidRPr="002059BE">
        <w:rPr>
          <w:sz w:val="20"/>
          <w:szCs w:val="20"/>
        </w:rPr>
        <w:t>. This characteristic has inspired numerous researchers to hunt for novel synthesis strategies. Although traditional methods (physical and chemical procedures) need less time to synthesis a large number of nanoparticles, they require harmful substances such as preservatives to preserve their stability, which causes toxicity in the environment. Considering this, plant-based green technology is gaining popularity as an environmentally friendly, non-toxic, and safe alternative, because the green synthesis of nanoparticles mediated by plant extracts is economically favourable, and provides natural coatings in the form of proteins</w:t>
      </w:r>
      <w:r w:rsidR="00E112A0" w:rsidRPr="002059BE">
        <w:rPr>
          <w:sz w:val="20"/>
          <w:szCs w:val="20"/>
        </w:rPr>
        <w:fldChar w:fldCharType="begin" w:fldLock="1"/>
      </w:r>
      <w:r w:rsidR="00AD598E" w:rsidRPr="002059BE">
        <w:rPr>
          <w:sz w:val="20"/>
          <w:szCs w:val="20"/>
        </w:rPr>
        <w:instrText>ADDIN CSL_CITATION {"citationItems":[{"id":"ITEM-1","itemData":{"DOI":"10.1016/j.matlet.2014.05.033","ISSN":"0167577X","author":[{"dropping-particle":"","family":"Abdul Salam","given":"Hasna","non-dropping-particle":"","parse-names":false,"suffix":""},{"dropping-particle":"","family":"Sivaraj","given":"Rajeshwari","non-dropping-particle":"","parse-names":false,"suffix":""},{"dropping-particle":"","family":"Venckatesh","given":"R.","non-dropping-particle":"","parse-names":false,"suffix":""}],"container-title":"Materials Letters","id":"ITEM-1","issued":{"date-parts":[["2014","9"]]},"page":"16-18","title":"Green synthesis and characterization of zinc oxide nanoparticles from Ocimum basilicum L. var. purpurascens Benth.-Lamiaceae leaf extract","type":"article-journal","volume":"131"},"uris":["http://www.mendeley.com/documents/?uuid=b3c572cd-e2d8-3d3a-a832-dc8698dae12f"]}],"mendeley":{"formattedCitation":"[4]","plainTextFormattedCitation":"[4]","previouslyFormattedCitation":"[4]"},"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4]</w:t>
      </w:r>
      <w:r w:rsidR="00E112A0" w:rsidRPr="002059BE">
        <w:rPr>
          <w:sz w:val="20"/>
          <w:szCs w:val="20"/>
        </w:rPr>
        <w:fldChar w:fldCharType="end"/>
      </w:r>
      <w:r w:rsidR="00927353" w:rsidRPr="002059BE">
        <w:rPr>
          <w:sz w:val="20"/>
          <w:szCs w:val="20"/>
        </w:rPr>
        <w:t xml:space="preserve">, </w:t>
      </w:r>
      <w:r w:rsidRPr="002059BE">
        <w:rPr>
          <w:sz w:val="20"/>
          <w:szCs w:val="20"/>
        </w:rPr>
        <w:t xml:space="preserve">and allows the careful synthesis of nanoparticles of different shapes and sizes. Green synthesis of nanoparticles is a method of producing nanoparticles using biologically derived materials.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This review discusses traditional synthetic methodologies with an emphasis on current improvements in synthesis methods for greener metals, metal oxides, and other relevant NPs. The techniques and circumstances for generating these green synthesized NPs are then explored, which influence the surface form, degradability, and other features of these green synthetic NPs. The study finishes with an assessment of the present position and future forecasts in the synthesis of nanoparticles utilizing different green technologies. This research focuses on new and improved green synthesis methods for metal oxide nanoparticles that are sensitive to a wide range of stimuli, resulting in cost-effective and remarkable nanomaterials </w:t>
      </w:r>
      <w:r w:rsidR="00E112A0" w:rsidRPr="002059BE">
        <w:rPr>
          <w:sz w:val="20"/>
          <w:szCs w:val="20"/>
        </w:rPr>
        <w:fldChar w:fldCharType="begin" w:fldLock="1"/>
      </w:r>
      <w:r w:rsidR="00AD598E" w:rsidRPr="002059BE">
        <w:rPr>
          <w:sz w:val="20"/>
          <w:szCs w:val="20"/>
        </w:rPr>
        <w:instrText>ADDIN CSL_CITATION {"citationItems":[{"id":"ITEM-1","itemData":{"DOI":"10.1016/j.biopha.2022.112951","ISSN":"07533322","author":[{"dropping-particle":"","family":"Khursheed","given":"Rubiya","non-dropping-particle":"","parse-names":false,"suffix":""},{"dropping-particle":"","family":"Dua","given":"Kamal","non-dropping-particle":"","parse-names":false,"suffix":""},{"dropping-particle":"","family":"Vishwas","given":"Sukriti","non-dropping-particle":"","parse-names":false,"suffix":""},{"dropping-particle":"","family":"Gulati","given":"Monica","non-dropping-particle":"","parse-names":false,"suffix":""},{"dropping-particle":"","family":"Jha","given":"Niraj Kumar","non-dropping-particle":"","parse-names":false,"suffix":""},{"dropping-particle":"","family":"Aldhafeeri","given":"Ghalib Mohammed","non-dropping-particle":"","parse-names":false,"suffix":""},{"dropping-particle":"","family":"Alanazi","given":"Fayez Ghadeer","non-dropping-particle":"","parse-names":false,"suffix":""},{"dropping-particle":"","family":"Goh","given":"Bey Hing","non-dropping-particle":"","parse-names":false,"suffix":""},{"dropping-particle":"","family":"Gupta","given":"Gaurav","non-dropping-particle":"","parse-names":false,"suffix":""},{"dropping-particle":"","family":"Paudel","given":"Keshav Raj","non-dropping-particle":"","parse-names":false,"suffix":""},{"dropping-particle":"","family":"Hansbro","given":"Philip M.","non-dropping-particle":"","parse-names":false,"suffix":""},{"dropping-particle":"","family":"Chellappan","given":"Dinesh Kumar","non-dropping-particle":"","parse-names":false,"suffix":""},{"dropping-particle":"","family":"Singh","given":"Sachin Kumar","non-dropping-particle":"","parse-names":false,"suffix":""}],"container-title":"Biomedicine &amp; Pharmacotherapy","id":"ITEM-1","issued":{"date-parts":[["2022","6"]]},"page":"112951","title":"Biomedical applications of metallic nanoparticles in cancer: Current status and future perspectives","type":"article-journal","volume":"150"},"uris":["http://www.mendeley.com/documents/?uuid=4ca1b070-fbf2-3d2b-9afc-5666ca40d9f6"]}],"mendeley":{"formattedCitation":"[5]","plainTextFormattedCitation":"[5]","previouslyFormattedCitation":"[5]"},"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5]</w:t>
      </w:r>
      <w:r w:rsidR="00E112A0" w:rsidRPr="002059BE">
        <w:rPr>
          <w:sz w:val="20"/>
          <w:szCs w:val="20"/>
        </w:rPr>
        <w:fldChar w:fldCharType="end"/>
      </w:r>
      <w:r w:rsidR="00927353" w:rsidRPr="002059BE">
        <w:rPr>
          <w:sz w:val="20"/>
          <w:szCs w:val="20"/>
        </w:rPr>
        <w:t xml:space="preserve">, </w:t>
      </w:r>
      <w:r w:rsidRPr="002059BE">
        <w:rPr>
          <w:sz w:val="20"/>
          <w:szCs w:val="20"/>
        </w:rPr>
        <w:t xml:space="preserve">that can be used in a wide range of applications, as well as their biodegradability. This green synthesis not only develops extremely effective nanocarriers, but also fulfils its aims without damaging living creatures or the environment.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Green chemistry is employed in the biological synthesis of NPs because it is non-toxic, ecologically friendly, and energy efficient. The fundamentals of green chemistry, including preventative, safer chemical synthesis, the use of renewable raw materials, reducing derivatives, etc., emerged as a consequence of biological synthesis. From the biological approach, NPs are created from sources such as fungi, bacteria, plants, animals, etc. Due to the costly culture upkeep and microbial separation, the synthesis of NPs from plant extracts provides more benefits than from other biological sources </w:t>
      </w:r>
      <w:r w:rsidR="00E112A0" w:rsidRPr="002059BE">
        <w:rPr>
          <w:sz w:val="20"/>
          <w:szCs w:val="20"/>
        </w:rPr>
        <w:fldChar w:fldCharType="begin" w:fldLock="1"/>
      </w:r>
      <w:r w:rsidR="00AD598E" w:rsidRPr="002059BE">
        <w:rPr>
          <w:sz w:val="20"/>
          <w:szCs w:val="20"/>
        </w:rPr>
        <w:instrText>ADDIN CSL_CITATION {"citationItems":[{"id":"ITEM-1","itemData":{"DOI":"10.1039/C9NJ01338E","ISSN":"1144-0546","abstract":"&lt;p&gt; In the present study, an eco-friendly method was reported for the green synthesis of silver nanoparticles (AgNPs) using &lt;italic&gt;Sonchus arvensis&lt;/italic&gt; (SA) leaf extract. &lt;/p&gt;","author":[{"dropping-particle":"","family":"Chandraker","given":"Sandip Kumar","non-dropping-particle":"","parse-names":false,"suffix":""},{"dropping-particle":"","family":"Ghosh","given":"Mithun Kumar","non-dropping-particle":"","parse-names":false,"suffix":""},{"dropping-particle":"","family":"Lal","given":"Mishri","non-dropping-particle":"","parse-names":false,"suffix":""},{"dropping-particle":"","family":"Ghorai","given":"Tanmay Kumar","non-dropping-particle":"","parse-names":false,"suffix":""},{"dropping-particle":"","family":"Shukla","given":"Ravindra","non-dropping-particle":"","parse-names":false,"suffix":""}],"container-title":"New Journal of Chemistry","id":"ITEM-1","issue":"46","issued":{"date-parts":[["2019"]]},"page":"18175-18183","title":"Colorimetric sensing of Fe &lt;sup&gt;3+&lt;/sup&gt; and Hg &lt;sup&gt;2+&lt;/sup&gt; and photocatalytic activity of green synthesized silver nanoparticles from the leaf extract of &lt;i&gt;Sonchus arvensis&lt;/i&gt; L.","type":"article-journal","volume":"43"},"uris":["http://www.mendeley.com/documents/?uuid=90c9e650-9d8a-355e-8489-b0a36b2d009c"]}],"mendeley":{"formattedCitation":"[6]","plainTextFormattedCitation":"[6]","previouslyFormattedCitation":"[6]"},"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6]</w:t>
      </w:r>
      <w:r w:rsidR="00E112A0" w:rsidRPr="002059BE">
        <w:rPr>
          <w:sz w:val="20"/>
          <w:szCs w:val="20"/>
        </w:rPr>
        <w:fldChar w:fldCharType="end"/>
      </w:r>
      <w:r w:rsidRPr="002059BE">
        <w:rPr>
          <w:sz w:val="20"/>
          <w:szCs w:val="20"/>
        </w:rPr>
        <w:t xml:space="preserve">. Due to its safety and viability, NP is commonly employed as a synthetic component. Plants include phenolic acids, alkaloids, proteins, carbohydrates, enzymes, and other compounds used in reduction and stabilisation processes. Because plants contain so many vital phytochemicals, plants operate as biological substrates that lessen the requirement for chemicals to act as reducing, capping, and stabilising agents to manufacture metal nanoparticles from the relevant precursor solutions </w:t>
      </w:r>
      <w:r w:rsidR="00E112A0" w:rsidRPr="002059BE">
        <w:rPr>
          <w:sz w:val="20"/>
          <w:szCs w:val="20"/>
        </w:rPr>
        <w:fldChar w:fldCharType="begin" w:fldLock="1"/>
      </w:r>
      <w:r w:rsidR="00AD598E" w:rsidRPr="002059BE">
        <w:rPr>
          <w:sz w:val="20"/>
          <w:szCs w:val="20"/>
        </w:rPr>
        <w:instrText>ADDIN CSL_CITATION {"citationItems":[{"id":"ITEM-1","itemData":{"DOI":"10.1016/j.microc.2018.11.042","ISSN":"0026265X","author":[{"dropping-particle":"","family":"Sharma","given":"Manisha","non-dropping-particle":"","parse-names":false,"suffix":""},{"dropping-particle":"","family":"Singh","given":"Jasminder","non-dropping-particle":"","parse-names":false,"suffix":""},{"dropping-particle":"","family":"Basu","given":"Soumen","non-dropping-particle":"","parse-names":false,"suffix":""}],"container-title":"Microchemical Journal","id":"ITEM-1","issued":{"date-parts":[["2019","3"]]},"page":"708-717","title":"Efficient metal ion adsorption and photodegradation of Rhodamine-B by hierarchical porous Fe-Ni@SiO2 monolith","type":"article-journal","volume":"145"},"uris":["http://www.mendeley.com/documents/?uuid=5814e80a-d82a-3cbd-9faf-ed0d678de3e6"]}],"mendeley":{"formattedCitation":"[7]","plainTextFormattedCitation":"[7]","previouslyFormattedCitation":"[7]"},"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7]</w:t>
      </w:r>
      <w:r w:rsidR="00E112A0" w:rsidRPr="002059BE">
        <w:rPr>
          <w:sz w:val="20"/>
          <w:szCs w:val="20"/>
        </w:rPr>
        <w:fldChar w:fldCharType="end"/>
      </w:r>
      <w:r w:rsidRPr="002059BE">
        <w:rPr>
          <w:sz w:val="20"/>
          <w:szCs w:val="20"/>
        </w:rPr>
        <w:t>. Leaf extracts are commonly employed in green synthesis since leaves contain various metabolites, and this process is safe, biocompatible, and ecologically beneficial</w:t>
      </w:r>
      <w:r w:rsidR="00E112A0" w:rsidRPr="002059BE">
        <w:rPr>
          <w:sz w:val="20"/>
          <w:szCs w:val="20"/>
        </w:rPr>
        <w:fldChar w:fldCharType="begin" w:fldLock="1"/>
      </w:r>
      <w:r w:rsidR="00AD598E"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2","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8], [9]","plainTextFormattedCitation":"[8], [9]","previouslyFormattedCitation":"[8], [9]"},"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8], [9]</w:t>
      </w:r>
      <w:r w:rsidR="00E112A0" w:rsidRPr="002059BE">
        <w:rPr>
          <w:sz w:val="20"/>
          <w:szCs w:val="20"/>
        </w:rPr>
        <w:fldChar w:fldCharType="end"/>
      </w:r>
      <w:r w:rsidRPr="002059BE">
        <w:rPr>
          <w:sz w:val="20"/>
          <w:szCs w:val="20"/>
        </w:rPr>
        <w:t xml:space="preserve">.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Rapid industrialization, new development processes, and a rising population have continually harmed the global environment </w:t>
      </w:r>
      <w:r w:rsidR="00E112A0" w:rsidRPr="002059BE">
        <w:rPr>
          <w:sz w:val="20"/>
          <w:szCs w:val="20"/>
        </w:rPr>
        <w:fldChar w:fldCharType="begin" w:fldLock="1"/>
      </w:r>
      <w:r w:rsidR="00AD598E"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id":"ITEM-2","itemData":{"DOI":"10.1590/0001-3765201820170905","ISSN":"1678-2690","author":[{"dropping-particle":"","family":"MARQUES JUNIOR","given":"AGUINALDO N.","non-dropping-particle":"","parse-names":false,"suffix":""},{"dropping-particle":"","family":"PANETTO","given":"DOUGLAS P.","non-dropping-particle":"","parse-names":false,"suffix":""},{"dropping-particle":"","family":"LAMEGO","given":"FERNANDO","non-dropping-particle":"","parse-names":false,"suffix":""},{"dropping-particle":"","family":"NEPOMUCENO","given":"FELIPE O.","non-dropping-particle":"","parse-names":false,"suffix":""},{"dropping-particle":"","family":"MONNA","given":"FABRICE","non-dropping-particle":"","parse-names":false,"suffix":""},{"dropping-particle":"","family":"LOSNO","given":"REMI","non-dropping-particle":"","parse-names":false,"suffix":""},{"dropping-particle":"","family":"GUILLON","given":"RODRIGUE","non-dropping-particle":"","parse-names":false,"suffix":""}],"container-title":"Anais da Academia Brasileira de Ciências","id":"ITEM-2","issue":"3","issued":{"date-parts":[["2018","9"]]},"page":"2991-3005","title":"Tracking atmospheric dispersion of metals in Rio de Janeiro Metropolitan region (Brazil) with epiphytes as bioindicators","type":"article-journal","volume":"90"},"uris":["http://www.mendeley.com/documents/?uuid=1a54e76d-afe2-3996-87a7-50d82197a057"]}],"mendeley":{"formattedCitation":"[10], [11]","plainTextFormattedCitation":"[10], [11]","previouslyFormattedCitation":"[10], [11]"},"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0], [11]</w:t>
      </w:r>
      <w:r w:rsidR="00E112A0" w:rsidRPr="002059BE">
        <w:rPr>
          <w:sz w:val="20"/>
          <w:szCs w:val="20"/>
        </w:rPr>
        <w:fldChar w:fldCharType="end"/>
      </w:r>
      <w:r w:rsidRPr="002059BE">
        <w:rPr>
          <w:sz w:val="20"/>
          <w:szCs w:val="20"/>
        </w:rPr>
        <w:t xml:space="preserve">. Organic pollutants from diverse sources such as industry, agriculture, and chemicals have seriously contaminated water, which creates a hazard to people and aquatic life </w:t>
      </w:r>
      <w:r w:rsidR="00E112A0" w:rsidRPr="002059BE">
        <w:rPr>
          <w:sz w:val="20"/>
          <w:szCs w:val="20"/>
        </w:rPr>
        <w:fldChar w:fldCharType="begin" w:fldLock="1"/>
      </w:r>
      <w:r w:rsidR="00AD598E" w:rsidRPr="002059BE">
        <w:rPr>
          <w:sz w:val="20"/>
          <w:szCs w:val="20"/>
        </w:rPr>
        <w:instrText>ADDIN CSL_CITATION {"citationItems":[{"id":"ITEM-1","itemData":{"DOI":"10.1016/j.jhazmat.2007.04.025","ISSN":"03043894","author":[{"dropping-particle":"","family":"Neelavannan","given":"M.G.","non-dropping-particle":"","parse-names":false,"suffix":""},{"dropping-particle":"","family":"Revathi","given":"M.","non-dropping-particle":"","parse-names":false,"suffix":""},{"dropping-particle":"","family":"Ahmed Basha","given":"C.","non-dropping-particle":"","parse-names":false,"suffix":""}],"container-title":"Journal of Hazardous Materials","id":"ITEM-1","issue":"2","issued":{"date-parts":[["2007","10"]]},"page":"371-378","title":"Photocatalytic and electrochemical combined treatment of textile wash water","type":"article-journal","volume":"149"},"uris":["http://www.mendeley.com/documents/?uuid=14eff2d7-1e71-36f0-be03-958e3fa44db8"]}],"mendeley":{"formattedCitation":"[12]","plainTextFormattedCitation":"[12]","previouslyFormattedCitation":"[12]"},"properties":{"noteIndex":0},"schema":"https://github.com/citation-style-language/schema/raw/master/csl-citation.json"}</w:instrText>
      </w:r>
      <w:r w:rsidR="00E112A0" w:rsidRPr="002059BE">
        <w:rPr>
          <w:sz w:val="20"/>
          <w:szCs w:val="20"/>
        </w:rPr>
        <w:fldChar w:fldCharType="separate"/>
      </w:r>
      <w:r w:rsidR="00AD598E" w:rsidRPr="002059BE">
        <w:rPr>
          <w:noProof/>
          <w:sz w:val="20"/>
          <w:szCs w:val="20"/>
        </w:rPr>
        <w:t>[12]</w:t>
      </w:r>
      <w:r w:rsidR="00E112A0" w:rsidRPr="002059BE">
        <w:rPr>
          <w:sz w:val="20"/>
          <w:szCs w:val="20"/>
        </w:rPr>
        <w:fldChar w:fldCharType="end"/>
      </w:r>
      <w:r w:rsidR="00AD598E" w:rsidRPr="002059BE">
        <w:rPr>
          <w:sz w:val="20"/>
          <w:szCs w:val="20"/>
        </w:rPr>
        <w:t>.</w:t>
      </w:r>
      <w:r w:rsidRPr="002059BE">
        <w:rPr>
          <w:sz w:val="20"/>
          <w:szCs w:val="20"/>
        </w:rPr>
        <w:t xml:space="preserve"> Organic dyes have been extensively employed in numerous sectors, such as the textile, leather, paper, and pulp industries, and they end up in industrial effluent. Several studies have been carried out on the degradation of these organic dyes under the effect of photocatalysts</w:t>
      </w:r>
      <w:r w:rsidR="00E112A0" w:rsidRPr="002059BE">
        <w:rPr>
          <w:sz w:val="20"/>
          <w:szCs w:val="20"/>
        </w:rPr>
        <w:fldChar w:fldCharType="begin" w:fldLock="1"/>
      </w:r>
      <w:r w:rsidR="000F2A95" w:rsidRPr="002059BE">
        <w:rPr>
          <w:sz w:val="20"/>
          <w:szCs w:val="20"/>
        </w:rPr>
        <w:instrText>ADDIN CSL_CITATION {"citationItems":[{"id":"ITEM-1","itemData":{"DOI":"10.1016/j.apsusc.2015.08.149","ISSN":"01694332","author":[{"dropping-particle":"","family":"Akhundi","given":"Anise","non-dropping-particle":"","parse-names":false,"suffix":""},{"dropping-particle":"","family":"Habibi-Yangjeh","given":"Aziz","non-dropping-particle":"","parse-names":false,"suffix":""}],"container-title":"Applied Surface Science","id":"ITEM-1","issued":{"date-parts":[["2015","12"]]},"page":"261-269","title":"Ternary g-C3N4/ZnO/AgCl nanocomposites: Synergistic collaboration on visible-light-driven activity in photodegradation of an organic pollutant","type":"article-journal","volume":"358"},"uris":["http://www.mendeley.com/documents/?uuid=1cbb4ad8-0789-33c0-97cc-6a21d17d470a"]},{"id":"ITEM-2","itemData":{"DOI":"10.1007/s11157-005-1246-z","ISSN":"1569-17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2","issue":"4","issued":{"date-parts":[["2005","11"]]},"page":"245-273","title":"Decolourization of Industrial Effluents – Available Methods and Emerging Technologies – A Review","type":"article-journal","volume":"4"},"uris":["http://www.mendeley.com/documents/?uuid=b7b11daf-187a-33a5-bf44-e67da3610278"]},{"id":"ITEM-3","itemData":{"DOI":"10.1016/j.ceramint.2014.06.066","ISSN":"02728842","author":[{"dropping-particle":"","family":"Chang","given":"Yongfang","non-dropping-particle":"","parse-names":false,"suffix":""},{"dropping-particle":"","family":"Liu","given":"Xixi","non-dropping-particle":"","parse-names":false,"suffix":""},{"dropping-particle":"","family":"Cai","given":"Aijun","non-dropping-particle":"","parse-names":false,"suffix":""},{"dropping-particle":"","family":"Xing","given":"Shengtao","non-dropping-particle":"","parse-names":false,"suffix":""},{"dropping-particle":"","family":"Ma","given":"Zichuan","non-dropping-particle":"","parse-names":false,"suffix":""}],"container-title":"Ceramics International","id":"ITEM-3","issue":"9","issued":{"date-parts":[["2014","11"]]},"page":"14765-14768","title":"Glycine-assisted synthesis of mesoporous TiO2 nanostructures with improved photocatalytic activity","type":"article-journal","volume":"40"},"uris":["http://www.mendeley.com/documents/?uuid=689ae667-acdd-3fb2-8f58-dbcc9bb1ebe7"]}],"mendeley":{"formattedCitation":"[13]–[15]","plainTextFormattedCitation":"[13]–[15]","previouslyFormattedCitation":"[13]–[15]"},"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3]–[15]</w:t>
      </w:r>
      <w:r w:rsidR="00E112A0" w:rsidRPr="002059BE">
        <w:rPr>
          <w:sz w:val="20"/>
          <w:szCs w:val="20"/>
        </w:rPr>
        <w:fldChar w:fldCharType="end"/>
      </w:r>
      <w:r w:rsidR="000F2A95" w:rsidRPr="002059BE">
        <w:rPr>
          <w:sz w:val="20"/>
          <w:szCs w:val="20"/>
        </w:rPr>
        <w:t xml:space="preserve">, </w:t>
      </w:r>
      <w:r w:rsidRPr="002059BE">
        <w:rPr>
          <w:sz w:val="20"/>
          <w:szCs w:val="20"/>
        </w:rPr>
        <w:t xml:space="preserve">however, there are various approaches to obtain the ultimate solution. </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Under the influence of ultraviolet radiation (UV) or visible light, the catalyst is employed to accelerate the chemical processes of the photocatalyst. The terms "photo" and "catalysis" stem from ancient Greek. Light is the "photo" in "photocatalysis" that accelerates the speed of the reaction by utilising an external substance ("catalyst") that is not itself consumed in the process. A catalyst lowers the activation energy needed for a chemical reaction and enhances the speed of the process. So far, there are three techniques to produce visible light </w:t>
      </w:r>
      <w:proofErr w:type="spellStart"/>
      <w:r w:rsidRPr="002059BE">
        <w:rPr>
          <w:sz w:val="20"/>
          <w:szCs w:val="20"/>
        </w:rPr>
        <w:t>photocatalysts</w:t>
      </w:r>
      <w:proofErr w:type="spellEnd"/>
      <w:r w:rsidRPr="002059BE">
        <w:rPr>
          <w:sz w:val="20"/>
          <w:szCs w:val="20"/>
        </w:rPr>
        <w:t>: (</w:t>
      </w:r>
      <w:proofErr w:type="spellStart"/>
      <w:r w:rsidRPr="002059BE">
        <w:rPr>
          <w:sz w:val="20"/>
          <w:szCs w:val="20"/>
        </w:rPr>
        <w:t>i</w:t>
      </w:r>
      <w:proofErr w:type="spellEnd"/>
      <w:r w:rsidRPr="002059BE">
        <w:rPr>
          <w:sz w:val="20"/>
          <w:szCs w:val="20"/>
        </w:rPr>
        <w:t>) form a donor level above the valence band by doping some elements with wide-gap semiconductors in conventional photocatalysts, (ii) create a new valence band using some elements, (iii) control the band structure by making the solid solution shown in Fig. 1. Recently there have been many studies on the second strategy and new materials such as SrWO</w:t>
      </w:r>
      <w:r w:rsidRPr="002059BE">
        <w:rPr>
          <w:sz w:val="20"/>
          <w:szCs w:val="20"/>
          <w:vertAlign w:val="subscript"/>
        </w:rPr>
        <w:t>4</w:t>
      </w:r>
      <w:r w:rsidR="00E112A0" w:rsidRPr="002059BE">
        <w:rPr>
          <w:sz w:val="20"/>
          <w:szCs w:val="20"/>
        </w:rPr>
        <w:fldChar w:fldCharType="begin" w:fldLock="1"/>
      </w:r>
      <w:r w:rsidR="000F2A95" w:rsidRPr="002059BE">
        <w:rPr>
          <w:sz w:val="20"/>
          <w:szCs w:val="20"/>
        </w:rPr>
        <w:instrText>ADDIN CSL_CITATION {"citationItems":[{"id":"ITEM-1","itemData":{"DOI":"10.1016/j.apt.2012.08.007","ISSN":"09218831","author":[{"dropping-particle":"","family":"Cavalcante","given":"L.S.","non-dropping-particle":"","parse-names":false,"suffix":""},{"dropping-particle":"","family":"Sczancoski","given":"J.C.","non-dropping-particle":"","parse-names":false,"suffix":""},{"dropping-particle":"","family":"Batista","given":"N.C.","non-dropping-particle":"","parse-names":false,"suffix":""},{"dropping-particle":"","family":"Longo","given":"E.","non-dropping-particle":"","parse-names":false,"suffix":""},{"dropping-particle":"","family":"Varela","given":"J.A.","non-dropping-particle":"","parse-names":false,"suffix":""},{"dropping-particle":"","family":"Orlandi","given":"M.O.","non-dropping-particle":"","parse-names":false,"suffix":""}],"container-title":"Advanced Powder Technology","id":"ITEM-1","issue":"1","issued":{"date-parts":[["2013","1"]]},"page":"344-353","title":"Growth mechanism and photocatalytic properties of SrWO4 microcrystals synthesized by injection of ions into a hot aqueous solution","type":"article-journal","volume":"24"},"uris":["http://www.mendeley.com/documents/?uuid=086ea8d1-1f5d-30a5-84dd-686f9854b8c6"]}],"mendeley":{"formattedCitation":"[16]","plainTextFormattedCitation":"[16]","previouslyFormattedCitation":"[16]"},"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6]</w:t>
      </w:r>
      <w:r w:rsidR="00E112A0" w:rsidRPr="002059BE">
        <w:rPr>
          <w:sz w:val="20"/>
          <w:szCs w:val="20"/>
        </w:rPr>
        <w:fldChar w:fldCharType="end"/>
      </w:r>
      <w:r w:rsidRPr="002059BE">
        <w:rPr>
          <w:sz w:val="20"/>
          <w:szCs w:val="20"/>
        </w:rPr>
        <w:t>, Tb</w:t>
      </w:r>
      <w:r w:rsidRPr="002059BE">
        <w:rPr>
          <w:sz w:val="20"/>
          <w:szCs w:val="20"/>
          <w:vertAlign w:val="subscript"/>
        </w:rPr>
        <w:t>3</w:t>
      </w:r>
      <w:r w:rsidRPr="002059BE">
        <w:rPr>
          <w:sz w:val="20"/>
          <w:szCs w:val="20"/>
        </w:rPr>
        <w:t xml:space="preserve"> /La</w:t>
      </w:r>
      <w:r w:rsidRPr="002059BE">
        <w:rPr>
          <w:sz w:val="20"/>
          <w:szCs w:val="20"/>
          <w:vertAlign w:val="subscript"/>
        </w:rPr>
        <w:t>2</w:t>
      </w:r>
      <w:r w:rsidRPr="002059BE">
        <w:rPr>
          <w:sz w:val="20"/>
          <w:szCs w:val="20"/>
        </w:rPr>
        <w:t>(WO</w:t>
      </w:r>
      <w:r w:rsidRPr="002059BE">
        <w:rPr>
          <w:sz w:val="20"/>
          <w:szCs w:val="20"/>
          <w:vertAlign w:val="subscript"/>
        </w:rPr>
        <w:t>4</w:t>
      </w:r>
      <w:r w:rsidRPr="002059BE">
        <w:rPr>
          <w:sz w:val="20"/>
          <w:szCs w:val="20"/>
        </w:rPr>
        <w:t>)</w:t>
      </w:r>
      <w:r w:rsidRPr="002059BE">
        <w:rPr>
          <w:sz w:val="20"/>
          <w:szCs w:val="20"/>
          <w:vertAlign w:val="subscript"/>
        </w:rPr>
        <w:t>3</w:t>
      </w:r>
      <w:r w:rsidR="00E112A0" w:rsidRPr="002059BE">
        <w:rPr>
          <w:sz w:val="20"/>
          <w:szCs w:val="20"/>
        </w:rPr>
        <w:fldChar w:fldCharType="begin" w:fldLock="1"/>
      </w:r>
      <w:r w:rsidR="000F2A95" w:rsidRPr="002059BE">
        <w:rPr>
          <w:sz w:val="20"/>
          <w:szCs w:val="20"/>
        </w:rPr>
        <w:instrText>ADDIN CSL_CITATION {"citationItems":[{"id":"ITEM-1","itemData":{"DOI":"10.1016/j.jallcom.2023.170415","ISSN":"09258388","author":[{"dropping-particle":"","family":"Kumar","given":"K. Naveen","non-dropping-particle":"","parse-names":false,"suffix":""},{"dropping-particle":"","family":"Vijayalakshmi","given":"L.","non-dropping-particle":"","parse-names":false,"suffix":""},{"dropping-particle":"","family":"Lim","given":"Jiseok","non-dropping-particle":"","parse-names":false,"suffix":""},{"dropping-particle":"","family":"Choi","given":"Jungwook","non-dropping-particle":"","parse-names":false,"suffix":""}],"container-title":"Journal of Alloys and Compounds","id":"ITEM-1","issued":{"date-parts":[["2023","10"]]},"page":"170415","title":"Dazzling green luminescent and biocompatible Tb3+ -activated lanthanum tungstate nanophosphors for group-III evaluation of latent fingerprints and anticancer applications","type":"article-journal","volume":"959"},"uris":["http://www.mendeley.com/documents/?uuid=e7a25463-20c0-3d46-a493-7c115c0a2a76"]}],"mendeley":{"formattedCitation":"[17]","plainTextFormattedCitation":"[17]","previouslyFormattedCitation":"[17]"},"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7]</w:t>
      </w:r>
      <w:r w:rsidR="00E112A0" w:rsidRPr="002059BE">
        <w:rPr>
          <w:sz w:val="20"/>
          <w:szCs w:val="20"/>
        </w:rPr>
        <w:fldChar w:fldCharType="end"/>
      </w:r>
      <w:r w:rsidRPr="002059BE">
        <w:rPr>
          <w:sz w:val="20"/>
          <w:szCs w:val="20"/>
        </w:rPr>
        <w:t>, BiWO</w:t>
      </w:r>
      <w:r w:rsidRPr="002059BE">
        <w:rPr>
          <w:sz w:val="20"/>
          <w:szCs w:val="20"/>
          <w:vertAlign w:val="subscript"/>
        </w:rPr>
        <w:t>4</w:t>
      </w:r>
      <w:r w:rsidR="00E112A0" w:rsidRPr="002059BE">
        <w:rPr>
          <w:sz w:val="20"/>
          <w:szCs w:val="20"/>
        </w:rPr>
        <w:fldChar w:fldCharType="begin" w:fldLock="1"/>
      </w:r>
      <w:r w:rsidR="000F2A95" w:rsidRPr="002059BE">
        <w:rPr>
          <w:sz w:val="20"/>
          <w:szCs w:val="20"/>
        </w:rPr>
        <w:instrText>ADDIN CSL_CITATION {"citationItems":[{"id":"ITEM-1","itemData":{"DOI":"10.1039/D3RA01987J","ISSN":"2046-2069","abstract":"&lt;p&gt; This review paper provides a comprehensive overview of the recent trends in bismuth tungstate (Bi &lt;sub&gt;2&lt;/sub&gt; WO &lt;sub&gt;6&lt;/sub&gt; ) research, covering its structural, electrical, photoluminescent, and photocatalytic properties. &lt;/p&gt;","author":[{"dropping-particle":"","family":"Elaouni","given":"Aicha","non-dropping-particle":"","parse-names":false,"suffix":""},{"dropping-particle":"","family":"Ouardi","given":"M.","non-dropping-particle":"El","parse-names":false,"suffix":""},{"dropping-particle":"","family":"BaQais","given":"A.","non-dropping-particle":"","parse-names":false,"suffix":""},{"dropping-particle":"","family":"Arab","given":"M.","non-dropping-particle":"","parse-names":false,"suffix":""},{"dropping-particle":"","family":"Saadi","given":"M.","non-dropping-particle":"","parse-names":false,"suffix":""},{"dropping-particle":"","family":"Ait Ahsaine","given":"H.","non-dropping-particle":"","parse-names":false,"suffix":""}],"container-title":"RSC Advances","id":"ITEM-1","issue":"26","issued":{"date-parts":[["2023"]]},"page":"17476-17494","title":"Bismuth tungstate Bi &lt;sub&gt;2&lt;/sub&gt; WO &lt;sub&gt;6&lt;/sub&gt; : a review on structural, photophysical and photocatalytic properties","type":"article-journal","volume":"13"},"uris":["http://www.mendeley.com/documents/?uuid=0d28a221-20ec-36b3-8bc0-caa165b79f07"]}],"mendeley":{"formattedCitation":"[18]","plainTextFormattedCitation":"[18]","previouslyFormattedCitation":"[18]"},"properties":{"noteIndex":0},"schema":"https://github.com/citation-style-language/schema/raw/master/csl-citation.json"}</w:instrText>
      </w:r>
      <w:r w:rsidR="00E112A0" w:rsidRPr="002059BE">
        <w:rPr>
          <w:sz w:val="20"/>
          <w:szCs w:val="20"/>
        </w:rPr>
        <w:fldChar w:fldCharType="separate"/>
      </w:r>
      <w:r w:rsidR="000F2A95" w:rsidRPr="002059BE">
        <w:rPr>
          <w:noProof/>
          <w:sz w:val="20"/>
          <w:szCs w:val="20"/>
        </w:rPr>
        <w:t>[18]</w:t>
      </w:r>
      <w:r w:rsidR="00E112A0" w:rsidRPr="002059BE">
        <w:rPr>
          <w:sz w:val="20"/>
          <w:szCs w:val="20"/>
        </w:rPr>
        <w:fldChar w:fldCharType="end"/>
      </w:r>
      <w:r w:rsidRPr="002059BE">
        <w:rPr>
          <w:sz w:val="20"/>
          <w:szCs w:val="20"/>
        </w:rPr>
        <w:t>,MnWO</w:t>
      </w:r>
      <w:r w:rsidRPr="002059BE">
        <w:rPr>
          <w:sz w:val="20"/>
          <w:szCs w:val="20"/>
          <w:vertAlign w:val="subscript"/>
        </w:rPr>
        <w:t>4</w:t>
      </w:r>
      <w:r w:rsidR="00E112A0" w:rsidRPr="002059BE">
        <w:rPr>
          <w:sz w:val="20"/>
          <w:szCs w:val="20"/>
          <w:vertAlign w:val="subscript"/>
        </w:rPr>
        <w:fldChar w:fldCharType="begin" w:fldLock="1"/>
      </w:r>
      <w:r w:rsidR="00706174" w:rsidRPr="002059BE">
        <w:rPr>
          <w:sz w:val="20"/>
          <w:szCs w:val="20"/>
          <w:vertAlign w:val="subscript"/>
        </w:rPr>
        <w:instrText>ADDIN CSL_CITATION {"citationItems":[{"id":"ITEM-1","itemData":{"DOI":"10.1016/j.surfin.2023.103008","ISSN":"24680230","author":[{"dropping-particle":"","family":"Sasikala","given":"Velusamy","non-dropping-particle":"","parse-names":false,"suffix":""},{"dropping-particle":"","family":"Karthik","given":"Palani","non-dropping-particle":"","parse-names":false,"suffix":""},{"dropping-particle":"","family":"Ravichandran","given":"Siranjeevi","non-dropping-particle":"","parse-names":false,"suffix":""},{"dropping-particle":"","family":"Prakash","given":"Natarajan","non-dropping-particle":"","parse-names":false,"suffix":""},{"dropping-particle":"","family":"Rajesh","given":"Jegathalaprathaban","non-dropping-particle":"","parse-names":false,"suffix":""},{"dropping-particle":"","family":"Mukkannan","given":"Azhagurajan","non-dropping-particle":"","parse-names":false,"suffix":""}],"container-title":"Surfaces and Interfaces","id":"ITEM-1","issued":{"date-parts":[["2023","8"]]},"page":"103008","title":"Effective removal of organic dyes using novel MnWO4 incorporated CA/PCL nanocomposite membranes","type":"article-journal","volume":"40"},"uris":["http://www.mendeley.com/documents/?uuid=6435f445-2be5-3a5c-a2fa-1ad201e0e19f"]}],"mendeley":{"formattedCitation":"[19]","plainTextFormattedCitation":"[19]","previouslyFormattedCitation":"[19]"},"properties":{"noteIndex":0},"schema":"https://github.com/citation-style-language/schema/raw/master/csl-citation.json"}</w:instrText>
      </w:r>
      <w:r w:rsidR="00E112A0" w:rsidRPr="002059BE">
        <w:rPr>
          <w:sz w:val="20"/>
          <w:szCs w:val="20"/>
          <w:vertAlign w:val="subscript"/>
        </w:rPr>
        <w:fldChar w:fldCharType="separate"/>
      </w:r>
      <w:r w:rsidR="000F2A95" w:rsidRPr="002059BE">
        <w:rPr>
          <w:noProof/>
          <w:sz w:val="20"/>
          <w:szCs w:val="20"/>
        </w:rPr>
        <w:t>[19]</w:t>
      </w:r>
      <w:r w:rsidR="00E112A0" w:rsidRPr="002059BE">
        <w:rPr>
          <w:sz w:val="20"/>
          <w:szCs w:val="20"/>
          <w:vertAlign w:val="subscript"/>
        </w:rPr>
        <w:fldChar w:fldCharType="end"/>
      </w:r>
      <w:r w:rsidRPr="002059BE">
        <w:rPr>
          <w:sz w:val="20"/>
          <w:szCs w:val="20"/>
        </w:rPr>
        <w:t>, WO</w:t>
      </w:r>
      <w:r w:rsidRPr="002059BE">
        <w:rPr>
          <w:sz w:val="20"/>
          <w:szCs w:val="20"/>
          <w:vertAlign w:val="subscript"/>
        </w:rPr>
        <w:t>3</w:t>
      </w:r>
      <w:r w:rsidRPr="002059BE">
        <w:rPr>
          <w:sz w:val="20"/>
          <w:szCs w:val="20"/>
        </w:rPr>
        <w:t>/g-C</w:t>
      </w:r>
      <w:r w:rsidRPr="002059BE">
        <w:rPr>
          <w:sz w:val="20"/>
          <w:szCs w:val="20"/>
          <w:vertAlign w:val="subscript"/>
        </w:rPr>
        <w:t>3</w:t>
      </w:r>
      <w:r w:rsidRPr="002059BE">
        <w:rPr>
          <w:sz w:val="20"/>
          <w:szCs w:val="20"/>
        </w:rPr>
        <w:t>N</w:t>
      </w:r>
      <w:r w:rsidRPr="002059BE">
        <w:rPr>
          <w:sz w:val="20"/>
          <w:szCs w:val="20"/>
          <w:vertAlign w:val="subscript"/>
        </w:rPr>
        <w:t>4</w:t>
      </w:r>
      <w:r w:rsidRPr="002059BE">
        <w:rPr>
          <w:sz w:val="20"/>
          <w:szCs w:val="20"/>
        </w:rPr>
        <w:t>/V</w:t>
      </w:r>
      <w:r w:rsidRPr="002059BE">
        <w:rPr>
          <w:sz w:val="20"/>
          <w:szCs w:val="20"/>
          <w:vertAlign w:val="subscript"/>
        </w:rPr>
        <w:t>2</w:t>
      </w:r>
      <w:r w:rsidRPr="002059BE">
        <w:rPr>
          <w:sz w:val="20"/>
          <w:szCs w:val="20"/>
        </w:rPr>
        <w:t>O</w:t>
      </w:r>
      <w:r w:rsidRPr="002059BE">
        <w:rPr>
          <w:sz w:val="20"/>
          <w:szCs w:val="20"/>
          <w:vertAlign w:val="subscript"/>
        </w:rPr>
        <w:t>5</w:t>
      </w:r>
      <w:r w:rsidR="00E112A0" w:rsidRPr="002059BE">
        <w:rPr>
          <w:sz w:val="20"/>
          <w:szCs w:val="20"/>
        </w:rPr>
        <w:fldChar w:fldCharType="begin" w:fldLock="1"/>
      </w:r>
      <w:r w:rsidR="00706174"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mendeley":{"formattedCitation":"[10]","plainTextFormattedCitation":"[10]","previouslyFormattedCitation":"[10]"},"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10]</w:t>
      </w:r>
      <w:r w:rsidR="00E112A0" w:rsidRPr="002059BE">
        <w:rPr>
          <w:sz w:val="20"/>
          <w:szCs w:val="20"/>
        </w:rPr>
        <w:fldChar w:fldCharType="end"/>
      </w:r>
      <w:r w:rsidRPr="002059BE">
        <w:rPr>
          <w:sz w:val="20"/>
          <w:szCs w:val="20"/>
        </w:rPr>
        <w:t>, WO</w:t>
      </w:r>
      <w:r w:rsidRPr="002059BE">
        <w:rPr>
          <w:sz w:val="20"/>
          <w:szCs w:val="20"/>
          <w:vertAlign w:val="subscript"/>
        </w:rPr>
        <w:t>3</w:t>
      </w:r>
      <w:r w:rsidR="00E112A0" w:rsidRPr="002059BE">
        <w:rPr>
          <w:sz w:val="20"/>
          <w:szCs w:val="20"/>
        </w:rPr>
        <w:fldChar w:fldCharType="begin" w:fldLock="1"/>
      </w:r>
      <w:r w:rsidR="00706174" w:rsidRPr="002059BE">
        <w:rPr>
          <w:sz w:val="20"/>
          <w:szCs w:val="20"/>
        </w:rPr>
        <w:instrText>ADDIN CSL_CITATION {"citationItems":[{"id":"ITEM-1","itemData":{"DOI":"10.1155/2022/2882048","ISSN":"2048-4038","abstract":"&lt;p&gt;Semiconductor-based photocatalytic systems have found widespread use in environmental pollution cleanup and renewable energy production. In this study, we synthesized WO3 as a catalyst for the degradation of methylene blue, a thiazine dye, which was used in the previous work. The hydrothermal process is used to create WO3 nanoparticles, which are made from sodium tungstate. When it comes to confirming the nanoparticles, many characterization techniques are employed, including X-ray diffraction (XRD), Fourier transform infrared (FTIR), UV-Vis diffuse reflectance spectrometer (DRS), X-ray photoelectron spectroscopy (XPS), and field emission–scanning electron microscope (FE-SEM). The existence of monoclinic crystalline structure is shown by XRD, with the average crystalline size being around 34 nm. FTIR confirms the presence of metal oxides. The pellucid absorption extremity in the UV-Vis region corresponds to the rudimentary absorption of the WO3 semiconductor. FE-SEM confirms square-shaped nanoplates with EDX address the occurrence of elemental tungsten. The photocatalytic activity of WO3 nanoparticles against methylene blue is taken for at different intervals of time that confirms MB’s degradation. Our present work suggests that prepared nanoparticles should be potential for photocatalysts using various industrial dyes.&lt;/p&gt;","author":[{"dropping-particle":"","family":"Surakasi","given":"Raviteja","non-dropping-particle":"","parse-names":false,"suffix":""},{"dropping-particle":"","family":"Alimuddin","given":"","non-dropping-particle":"","parse-names":false,"suffix":""},{"dropping-particle":"","family":"Rao","given":"Yenda Srinivasa","non-dropping-particle":"","parse-names":false,"suffix":""},{"dropping-particle":"","family":"Sanuj","given":"Ashitha K.","non-dropping-particle":"","parse-names":false,"suffix":""},{"dropping-particle":"","family":"Patil","given":"Pravin P.","non-dropping-particle":"","parse-names":false,"suffix":""},{"dropping-particle":"","family":"Jayaganthan","given":"A.","non-dropping-particle":"","parse-names":false,"suffix":""},{"dropping-particle":"","family":"Hechhu","given":"Ramana","non-dropping-particle":"","parse-names":false,"suffix":""}],"container-title":"Adsorption Science &amp; Technology","id":"ITEM-1","issued":{"date-parts":[["2022","7","22"]]},"page":"1-10","title":"Methylene Blue Dye Photodegradation during Synthesis and Characterization of WO3 Nanoparticles","type":"article-journal","volume":"2022"},"uris":["http://www.mendeley.com/documents/?uuid=761048b0-8efa-307c-ac79-a05a076d58f0"]}],"mendeley":{"formattedCitation":"[20]","plainTextFormattedCitation":"[20]","previouslyFormattedCitation":"[20]"},"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0]</w:t>
      </w:r>
      <w:r w:rsidR="00E112A0" w:rsidRPr="002059BE">
        <w:rPr>
          <w:sz w:val="20"/>
          <w:szCs w:val="20"/>
        </w:rPr>
        <w:fldChar w:fldCharType="end"/>
      </w:r>
      <w:r w:rsidRPr="002059BE">
        <w:rPr>
          <w:sz w:val="20"/>
          <w:szCs w:val="20"/>
        </w:rPr>
        <w:t>. WO</w:t>
      </w:r>
      <w:r w:rsidRPr="002059BE">
        <w:rPr>
          <w:sz w:val="20"/>
          <w:szCs w:val="20"/>
          <w:vertAlign w:val="subscript"/>
        </w:rPr>
        <w:t>3</w:t>
      </w:r>
      <w:r w:rsidRPr="002059BE">
        <w:rPr>
          <w:sz w:val="20"/>
          <w:szCs w:val="20"/>
        </w:rPr>
        <w:t xml:space="preserve"> is an excellent photocatalytic material and is directly connected to visible light photocatalytic materials. Due to faults in the production process of WO3, the material is somewhat biased towards n-type semiconductors. </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2894747" cy="2171060"/>
            <wp:effectExtent l="19050" t="0" r="853" b="0"/>
            <wp:docPr id="11" name="Picture 2" descr="F:\review\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view\Presentation1\Slide2.JPG"/>
                    <pic:cNvPicPr>
                      <a:picLocks noChangeAspect="1" noChangeArrowheads="1"/>
                    </pic:cNvPicPr>
                  </pic:nvPicPr>
                  <pic:blipFill>
                    <a:blip r:embed="rId11"/>
                    <a:srcRect/>
                    <a:stretch>
                      <a:fillRect/>
                    </a:stretch>
                  </pic:blipFill>
                  <pic:spPr bwMode="auto">
                    <a:xfrm>
                      <a:off x="0" y="0"/>
                      <a:ext cx="2897450" cy="2173087"/>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b/>
          <w:sz w:val="20"/>
          <w:szCs w:val="20"/>
        </w:rPr>
        <w:t>Fig .1 Mechanism of photodegradation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with metal doping</w:t>
      </w:r>
    </w:p>
    <w:p w:rsidR="00826BAB" w:rsidRPr="002059BE" w:rsidRDefault="00826BAB" w:rsidP="002059BE">
      <w:pPr>
        <w:pStyle w:val="NormalWeb"/>
        <w:spacing w:before="0" w:beforeAutospacing="0" w:after="0" w:afterAutospacing="0" w:line="360" w:lineRule="auto"/>
        <w:ind w:firstLine="284"/>
        <w:jc w:val="both"/>
        <w:rPr>
          <w:sz w:val="20"/>
          <w:szCs w:val="20"/>
        </w:rPr>
      </w:pPr>
      <w:r w:rsidRPr="002059BE">
        <w:rPr>
          <w:sz w:val="20"/>
          <w:szCs w:val="20"/>
        </w:rPr>
        <w:t xml:space="preserve">The experimental </w:t>
      </w:r>
      <w:proofErr w:type="spellStart"/>
      <w:r w:rsidRPr="002059BE">
        <w:rPr>
          <w:sz w:val="20"/>
          <w:szCs w:val="20"/>
        </w:rPr>
        <w:t>bandgap</w:t>
      </w:r>
      <w:proofErr w:type="spellEnd"/>
      <w:r w:rsidRPr="002059BE">
        <w:rPr>
          <w:sz w:val="20"/>
          <w:szCs w:val="20"/>
        </w:rPr>
        <w:t xml:space="preserve"> energy (</w:t>
      </w:r>
      <w:proofErr w:type="spellStart"/>
      <w:r w:rsidRPr="002059BE">
        <w:rPr>
          <w:sz w:val="20"/>
          <w:szCs w:val="20"/>
        </w:rPr>
        <w:t>Eg</w:t>
      </w:r>
      <w:proofErr w:type="spellEnd"/>
      <w:r w:rsidRPr="002059BE">
        <w:rPr>
          <w:sz w:val="20"/>
          <w:szCs w:val="20"/>
        </w:rPr>
        <w:t>) of WO</w:t>
      </w:r>
      <w:r w:rsidRPr="002059BE">
        <w:rPr>
          <w:sz w:val="20"/>
          <w:szCs w:val="20"/>
          <w:vertAlign w:val="subscript"/>
        </w:rPr>
        <w:t>3</w:t>
      </w:r>
      <w:r w:rsidRPr="002059BE">
        <w:rPr>
          <w:sz w:val="20"/>
          <w:szCs w:val="20"/>
        </w:rPr>
        <w:t xml:space="preserve"> is between 2.5 and 3.0 eV, which suggests that WO</w:t>
      </w:r>
      <w:r w:rsidRPr="002059BE">
        <w:rPr>
          <w:sz w:val="20"/>
          <w:szCs w:val="20"/>
          <w:vertAlign w:val="subscript"/>
        </w:rPr>
        <w:t>3</w:t>
      </w:r>
      <w:r w:rsidRPr="002059BE">
        <w:rPr>
          <w:sz w:val="20"/>
          <w:szCs w:val="20"/>
        </w:rPr>
        <w:t xml:space="preserve"> can absorb most of the visible light and consequently may be employed as a visible light-driven photocatalyst. The band gap of different metal </w:t>
      </w:r>
      <w:proofErr w:type="spellStart"/>
      <w:r w:rsidRPr="002059BE">
        <w:rPr>
          <w:sz w:val="20"/>
          <w:szCs w:val="20"/>
        </w:rPr>
        <w:t>tungstates</w:t>
      </w:r>
      <w:proofErr w:type="spellEnd"/>
      <w:r w:rsidRPr="002059BE">
        <w:rPr>
          <w:sz w:val="20"/>
          <w:szCs w:val="20"/>
        </w:rPr>
        <w:t xml:space="preserve"> is illustrated in Fig. 2. </w:t>
      </w:r>
      <w:r w:rsidR="00E112A0" w:rsidRPr="002059BE">
        <w:rPr>
          <w:sz w:val="20"/>
          <w:szCs w:val="20"/>
        </w:rPr>
        <w:fldChar w:fldCharType="begin" w:fldLock="1"/>
      </w:r>
      <w:r w:rsidR="00706174" w:rsidRPr="002059BE">
        <w:rPr>
          <w:sz w:val="20"/>
          <w:szCs w:val="20"/>
        </w:rPr>
        <w:instrText>ADDIN CSL_CITATION {"citationItems":[{"id":"ITEM-1","itemData":{"DOI":"10.34133/2021/9794329","ISSN":"2639-5274","abstract":"&lt;p&gt;Metal-enhanced photocatalysis has recently received increasing interest, mainly due to the ability of metal to directly or indirectly degrade pollutants. In this review, we briefly review the recent breakthroughs in metal-enhanced photocatalysis. We discussed the recent progress of surface plasmon resonance (SPR) effect and small size effect of metal nanoparticles on photocatalysis; in particular, we focus on elucidating the mechanism of energy transfer and hot electron injection/transfer effect of metal nanoparticles and clusters while as photocatalysts or as cophotocatalysts. Finally, we discuss the potential applications of metal-enhanced photocatalysis, and we also offer some perspectives for further investigations.&lt;/p&gt;","author":[{"dropping-particle":"","family":"Fang","given":"Ming","non-dropping-particle":"","parse-names":false,"suffix":""},{"dropping-particle":"","family":"Tan","given":"Xiaoli","non-dropping-particle":"","parse-names":false,"suffix":""},{"dropping-particle":"","family":"Liu","given":"Zhixin","non-dropping-particle":"","parse-names":false,"suffix":""},{"dropping-particle":"","family":"Hu","given":"Baowei","non-dropping-particle":"","parse-names":false,"suffix":""},{"dropping-particle":"","family":"Wang","given":"Xiangke","non-dropping-particle":"","parse-names":false,"suffix":""}],"container-title":"Research","id":"ITEM-1","issued":{"date-parts":[["2021","1"]]},"title":"Recent Progress on Metal-Enhanced Photocatalysis: A Review on the Mechanism","type":"article-journal","volume":"2021"},"uris":["http://www.mendeley.com/documents/?uuid=ccbafb54-09e8-35ef-af5a-6eb2025485f5"]}],"mendeley":{"formattedCitation":"[21]","plainTextFormattedCitation":"[21]","previouslyFormattedCitation":"[21]"},"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1]</w:t>
      </w:r>
      <w:r w:rsidR="00E112A0" w:rsidRPr="002059BE">
        <w:rPr>
          <w:sz w:val="20"/>
          <w:szCs w:val="20"/>
        </w:rPr>
        <w:fldChar w:fldCharType="end"/>
      </w:r>
      <w:r w:rsidR="00706174" w:rsidRPr="002059BE">
        <w:rPr>
          <w:sz w:val="20"/>
          <w:szCs w:val="20"/>
        </w:rPr>
        <w:t>.</w:t>
      </w:r>
      <w:r w:rsidRPr="002059BE">
        <w:rPr>
          <w:sz w:val="20"/>
          <w:szCs w:val="20"/>
        </w:rPr>
        <w:t xml:space="preserve"> The creation of electron-hole pairs under light is one of the qualities of the substance as a photocatalyst. The recombination period of the electron-hole pair is longer with a good photocatalyst. In addition, these </w:t>
      </w:r>
      <w:r w:rsidR="00706174" w:rsidRPr="002059BE">
        <w:rPr>
          <w:sz w:val="20"/>
          <w:szCs w:val="20"/>
        </w:rPr>
        <w:t xml:space="preserve">electron </w:t>
      </w:r>
      <w:r w:rsidRPr="002059BE">
        <w:rPr>
          <w:sz w:val="20"/>
          <w:szCs w:val="20"/>
        </w:rPr>
        <w:t>and h</w:t>
      </w:r>
      <w:r w:rsidR="00706174" w:rsidRPr="002059BE">
        <w:rPr>
          <w:sz w:val="20"/>
          <w:szCs w:val="20"/>
        </w:rPr>
        <w:t xml:space="preserve">ole </w:t>
      </w:r>
      <w:r w:rsidRPr="002059BE">
        <w:rPr>
          <w:sz w:val="20"/>
          <w:szCs w:val="20"/>
        </w:rPr>
        <w:t>pairs create hydroxyl radicals (OH) and superoxide radicals (O</w:t>
      </w:r>
      <w:r w:rsidRPr="002059BE">
        <w:rPr>
          <w:sz w:val="20"/>
          <w:szCs w:val="20"/>
          <w:vertAlign w:val="subscript"/>
        </w:rPr>
        <w:t>2</w:t>
      </w:r>
      <w:r w:rsidRPr="002059BE">
        <w:rPr>
          <w:sz w:val="20"/>
          <w:szCs w:val="20"/>
          <w:vertAlign w:val="superscript"/>
        </w:rPr>
        <w:t>-</w:t>
      </w:r>
      <w:r w:rsidRPr="002059BE">
        <w:rPr>
          <w:sz w:val="20"/>
          <w:szCs w:val="20"/>
        </w:rPr>
        <w:t xml:space="preserve">), which have been demonstrated to be good scavengers for the photocatalytic destruction of hazardous dyes. </w:t>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3509010" cy="2631758"/>
            <wp:effectExtent l="19050" t="0" r="0" b="0"/>
            <wp:docPr id="10" name="Picture 1" descr="F:\review\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view\Presentation1\Slide1.JPG"/>
                    <pic:cNvPicPr>
                      <a:picLocks noChangeAspect="1" noChangeArrowheads="1"/>
                    </pic:cNvPicPr>
                  </pic:nvPicPr>
                  <pic:blipFill>
                    <a:blip r:embed="rId12"/>
                    <a:srcRect/>
                    <a:stretch>
                      <a:fillRect/>
                    </a:stretch>
                  </pic:blipFill>
                  <pic:spPr bwMode="auto">
                    <a:xfrm>
                      <a:off x="0" y="0"/>
                      <a:ext cx="3509010" cy="2631758"/>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b/>
          <w:sz w:val="20"/>
          <w:szCs w:val="20"/>
        </w:rPr>
      </w:pPr>
      <w:r w:rsidRPr="002059BE">
        <w:rPr>
          <w:rFonts w:ascii="Times New Roman" w:hAnsi="Times New Roman" w:cs="Times New Roman"/>
          <w:b/>
          <w:sz w:val="20"/>
          <w:szCs w:val="20"/>
        </w:rPr>
        <w:t>Fig.2. Band gap of transition metal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Direct mechanism for dye degradation</w:t>
      </w:r>
    </w:p>
    <w:p w:rsidR="00826BAB" w:rsidRPr="002059BE" w:rsidRDefault="00826BAB" w:rsidP="002059BE">
      <w:pPr>
        <w:pStyle w:val="NormalWeb"/>
        <w:spacing w:before="0" w:beforeAutospacing="0" w:after="0" w:afterAutospacing="0" w:line="360" w:lineRule="auto"/>
        <w:ind w:firstLine="420"/>
        <w:jc w:val="both"/>
        <w:rPr>
          <w:sz w:val="20"/>
          <w:szCs w:val="20"/>
        </w:rPr>
      </w:pPr>
      <w:r w:rsidRPr="002059BE">
        <w:rPr>
          <w:sz w:val="20"/>
          <w:szCs w:val="20"/>
        </w:rPr>
        <w:t xml:space="preserve">Because of their propensity to absorb part of the visible light, another process of photocatalytic dye degradation may occur in the visible light. This technique requires excitation of the dye in a visible light photon (λ &gt; 400 nm) from the ground state (Texture dye) to the triplet excited state (Texture dye*). This excited state dye is further transformed to a half-oxygenated radial </w:t>
      </w:r>
      <w:proofErr w:type="spellStart"/>
      <w:r w:rsidRPr="002059BE">
        <w:rPr>
          <w:sz w:val="20"/>
          <w:szCs w:val="20"/>
        </w:rPr>
        <w:t>cation</w:t>
      </w:r>
      <w:proofErr w:type="spellEnd"/>
      <w:r w:rsidRPr="002059BE">
        <w:rPr>
          <w:sz w:val="20"/>
          <w:szCs w:val="20"/>
        </w:rPr>
        <w:t xml:space="preserve"> (</w:t>
      </w:r>
      <w:proofErr w:type="spellStart"/>
      <w:r w:rsidRPr="002059BE">
        <w:rPr>
          <w:sz w:val="20"/>
          <w:szCs w:val="20"/>
        </w:rPr>
        <w:t>Turkture</w:t>
      </w:r>
      <w:proofErr w:type="spellEnd"/>
      <w:r w:rsidRPr="002059BE">
        <w:rPr>
          <w:sz w:val="20"/>
          <w:szCs w:val="20"/>
        </w:rPr>
        <w:t>) by electron injection into the conduction band of TiO</w:t>
      </w:r>
      <w:r w:rsidRPr="002059BE">
        <w:rPr>
          <w:sz w:val="20"/>
          <w:szCs w:val="20"/>
          <w:vertAlign w:val="subscript"/>
        </w:rPr>
        <w:t>2</w:t>
      </w:r>
      <w:r w:rsidR="00E112A0" w:rsidRPr="002059BE">
        <w:rPr>
          <w:sz w:val="20"/>
          <w:szCs w:val="20"/>
        </w:rPr>
        <w:fldChar w:fldCharType="begin" w:fldLock="1"/>
      </w:r>
      <w:r w:rsidR="00706174" w:rsidRPr="002059BE">
        <w:rPr>
          <w:sz w:val="20"/>
          <w:szCs w:val="20"/>
        </w:rPr>
        <w:instrText>ADDIN CSL_CITATION {"citationItems":[{"id":"ITEM-1","itemData":{"DOI":"10.1007/s11244-005-3834-0","ISSN":"1022-5528","author":[{"dropping-particle":"","family":"Zhao","given":"Jincai","non-dropping-particle":"","parse-names":false,"suffix":""},{"dropping-particle":"","family":"Chen","given":"Chuncheng","non-dropping-particle":"","parse-names":false,"suffix":""},{"dropping-particle":"","family":"Ma","given":"Wanhong","non-dropping-particle":"","parse-names":false,"suffix":""}],"container-title":"Topics in Catalysis","id":"ITEM-1","issue":"3-4","issued":{"date-parts":[["2005","7"]]},"page":"269-278","title":"Photocatalytic Degradation of Organic Pollutants Under Visible Light Irradiation","type":"article-journal","volume":"35"},"uris":["http://www.mendeley.com/documents/?uuid=9abca8b2-29c5-382c-bba3-a8d2ac999b75"]}],"mendeley":{"formattedCitation":"[22]","plainTextFormattedCitation":"[22]","previouslyFormattedCitation":"[22]"},"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2]</w:t>
      </w:r>
      <w:r w:rsidR="00E112A0" w:rsidRPr="002059BE">
        <w:rPr>
          <w:sz w:val="20"/>
          <w:szCs w:val="20"/>
        </w:rPr>
        <w:fldChar w:fldCharType="end"/>
      </w:r>
      <w:r w:rsidRPr="002059BE">
        <w:rPr>
          <w:sz w:val="20"/>
          <w:szCs w:val="20"/>
        </w:rPr>
        <w:t>. As a consequence of the interaction between these trapped electrons and oxygen dissolved in the system, superoxide radical anions (O</w:t>
      </w:r>
      <w:r w:rsidRPr="002059BE">
        <w:rPr>
          <w:sz w:val="20"/>
          <w:szCs w:val="20"/>
          <w:vertAlign w:val="subscript"/>
        </w:rPr>
        <w:t>2</w:t>
      </w:r>
      <w:r w:rsidRPr="002059BE">
        <w:rPr>
          <w:sz w:val="20"/>
          <w:szCs w:val="20"/>
          <w:vertAlign w:val="superscript"/>
        </w:rPr>
        <w:t>−˙</w:t>
      </w:r>
      <w:r w:rsidRPr="002059BE">
        <w:rPr>
          <w:sz w:val="20"/>
          <w:szCs w:val="20"/>
        </w:rPr>
        <w:t xml:space="preserve">) are generated, which in turn induce the creation of hydroxyl radicals (OH˙). These OH radicals are largely responsible for the oxidation of the organic compounds given in the equations and Fig 3. below. </w:t>
      </w:r>
      <w:r w:rsidR="00E112A0" w:rsidRPr="002059BE">
        <w:rPr>
          <w:sz w:val="20"/>
          <w:szCs w:val="20"/>
        </w:rPr>
        <w:fldChar w:fldCharType="begin" w:fldLock="1"/>
      </w:r>
      <w:r w:rsidR="00706174"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S1010-6030(99)00199-9","ISSN":"10106030","author":[{"dropping-particle":"","family":"Galindo","given":"Catherine","non-dropping-particle":"","parse-names":false,"suffix":""},{"dropping-particle":"","family":"Jacques","given":"Patrice","non-dropping-particle":"","parse-names":false,"suffix":""},{"dropping-particle":"","family":"Kalt","given":"André","non-dropping-particle":"","parse-names":false,"suffix":""}],"container-title":"Journal of Photochemistry and Photobiology A: Chemistry","id":"ITEM-2","issue":"1","issued":{"date-parts":[["2000","1"]]},"page":"35-47","title":"Photodegradation of the aminoazobenzene acid orange 52 by three advanced oxidation processes: UV/H2O2, UV/TiO2 and VIS/TiO2","type":"article-journal","volume":"130"},"uris":["http://www.mendeley.com/documents/?uuid=3e1041ab-b9b3-38bc-bdce-12e0ae465b42"]}],"mendeley":{"formattedCitation":"[8], [23]","plainTextFormattedCitation":"[8], [23]","previouslyFormattedCitation":"[8], [23]"},"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8], [23]</w:t>
      </w:r>
      <w:r w:rsidR="00E112A0" w:rsidRPr="002059BE">
        <w:rPr>
          <w:sz w:val="20"/>
          <w:szCs w:val="20"/>
        </w:rPr>
        <w:fldChar w:fldCharType="end"/>
      </w:r>
      <w:r w:rsidRPr="002059BE">
        <w:rPr>
          <w:sz w:val="20"/>
          <w:szCs w:val="20"/>
        </w:rPr>
        <w:t xml:space="preserve">. </w:t>
      </w:r>
    </w:p>
    <w:p w:rsidR="00826BAB" w:rsidRPr="002059BE" w:rsidRDefault="00826BAB" w:rsidP="002059BE">
      <w:pPr>
        <w:spacing w:line="360" w:lineRule="auto"/>
        <w:jc w:val="both"/>
        <w:rPr>
          <w:rFonts w:ascii="Times New Roman" w:hAnsi="Times New Roman" w:cs="Times New Roman"/>
          <w:sz w:val="20"/>
          <w:szCs w:val="20"/>
        </w:rPr>
      </w:pPr>
      <w:r w:rsidRPr="002059BE">
        <w:rPr>
          <w:rFonts w:ascii="Times New Roman" w:hAnsi="Times New Roman" w:cs="Times New Roman"/>
          <w:sz w:val="20"/>
          <w:szCs w:val="20"/>
        </w:rPr>
        <w:t>Dye + </w:t>
      </w:r>
      <w:proofErr w:type="spellStart"/>
      <w:r w:rsidRPr="002059BE">
        <w:rPr>
          <w:rStyle w:val="italic"/>
          <w:rFonts w:ascii="Times New Roman" w:hAnsi="Times New Roman" w:cs="Times New Roman"/>
          <w:iCs/>
          <w:sz w:val="20"/>
          <w:szCs w:val="20"/>
        </w:rPr>
        <w:t>hν</w:t>
      </w:r>
      <w:proofErr w:type="spellEnd"/>
      <w:r w:rsidRPr="002059BE">
        <w:rPr>
          <w:rFonts w:ascii="Times New Roman" w:hAnsi="Times New Roman" w:cs="Times New Roman"/>
          <w:sz w:val="20"/>
          <w:szCs w:val="20"/>
        </w:rPr>
        <w:t> → dye*</w:t>
      </w:r>
    </w:p>
    <w:p w:rsidR="00826BAB" w:rsidRPr="002059BE" w:rsidRDefault="00826BAB" w:rsidP="002059BE">
      <w:pPr>
        <w:spacing w:line="360" w:lineRule="auto"/>
        <w:jc w:val="both"/>
        <w:rPr>
          <w:rFonts w:ascii="Times New Roman" w:hAnsi="Times New Roman" w:cs="Times New Roman"/>
          <w:sz w:val="20"/>
          <w:szCs w:val="20"/>
          <w:vertAlign w:val="superscript"/>
        </w:rPr>
      </w:pPr>
      <w:r w:rsidRPr="002059BE">
        <w:rPr>
          <w:rFonts w:ascii="Times New Roman" w:hAnsi="Times New Roman" w:cs="Times New Roman"/>
          <w:sz w:val="20"/>
          <w:szCs w:val="20"/>
        </w:rPr>
        <w:t>Dye* + 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 → dye</w:t>
      </w:r>
      <w:r w:rsidRPr="002059BE">
        <w:rPr>
          <w:rFonts w:ascii="Times New Roman" w:hAnsi="Times New Roman" w:cs="Times New Roman"/>
          <w:sz w:val="20"/>
          <w:szCs w:val="20"/>
          <w:vertAlign w:val="superscript"/>
        </w:rPr>
        <w:t>+</w:t>
      </w:r>
      <w:r w:rsidRPr="002059BE">
        <w:rPr>
          <w:rFonts w:ascii="Times New Roman" w:hAnsi="Times New Roman" w:cs="Times New Roman"/>
          <w:sz w:val="20"/>
          <w:szCs w:val="20"/>
        </w:rPr>
        <w:t> + 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vertAlign w:val="superscript"/>
        </w:rPr>
        <w:t>−</w:t>
      </w:r>
    </w:p>
    <w:p w:rsidR="00826BAB" w:rsidRPr="002059BE" w:rsidRDefault="00826BAB" w:rsidP="002059BE">
      <w:pPr>
        <w:spacing w:line="360" w:lineRule="auto"/>
        <w:jc w:val="both"/>
        <w:rPr>
          <w:rFonts w:ascii="Times New Roman" w:hAnsi="Times New Roman" w:cs="Times New Roman"/>
          <w:sz w:val="20"/>
          <w:szCs w:val="20"/>
        </w:rPr>
      </w:pPr>
    </w:p>
    <w:p w:rsidR="00826BAB" w:rsidRPr="002059BE" w:rsidRDefault="00826BAB" w:rsidP="002059BE">
      <w:pPr>
        <w:spacing w:line="360" w:lineRule="auto"/>
        <w:jc w:val="center"/>
        <w:rPr>
          <w:rFonts w:ascii="Times New Roman" w:hAnsi="Times New Roman" w:cs="Times New Roman"/>
          <w:sz w:val="20"/>
          <w:szCs w:val="20"/>
          <w:shd w:val="clear" w:color="auto" w:fill="FFFFFF"/>
        </w:rPr>
      </w:pPr>
      <w:r w:rsidRPr="002059BE">
        <w:rPr>
          <w:rFonts w:ascii="Times New Roman" w:hAnsi="Times New Roman" w:cs="Times New Roman"/>
          <w:noProof/>
          <w:sz w:val="20"/>
          <w:szCs w:val="20"/>
          <w:shd w:val="clear" w:color="auto" w:fill="FFFFFF"/>
        </w:rPr>
        <w:lastRenderedPageBreak/>
        <w:drawing>
          <wp:inline distT="0" distB="0" distL="0" distR="0">
            <wp:extent cx="4254500" cy="16192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54500" cy="1619250"/>
                    </a:xfrm>
                    <a:prstGeom prst="rect">
                      <a:avLst/>
                    </a:prstGeom>
                    <a:noFill/>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shd w:val="clear" w:color="auto" w:fill="FFFFFF"/>
        </w:rPr>
      </w:pPr>
      <w:r w:rsidRPr="002059BE">
        <w:rPr>
          <w:rFonts w:ascii="Times New Roman" w:hAnsi="Times New Roman" w:cs="Times New Roman"/>
          <w:b/>
          <w:sz w:val="20"/>
          <w:szCs w:val="20"/>
          <w:shd w:val="clear" w:color="auto" w:fill="FFFFFF"/>
        </w:rPr>
        <w:t>Fig. 3. Mechanism of oxidation of the organic compounds using OH· radicals</w:t>
      </w:r>
    </w:p>
    <w:p w:rsidR="00826BAB" w:rsidRPr="002059BE" w:rsidRDefault="00826BAB" w:rsidP="002059BE">
      <w:pPr>
        <w:pStyle w:val="NormalWeb"/>
        <w:spacing w:before="0" w:beforeAutospacing="0" w:after="0" w:afterAutospacing="0" w:line="360" w:lineRule="auto"/>
        <w:jc w:val="center"/>
        <w:rPr>
          <w:sz w:val="20"/>
          <w:szCs w:val="20"/>
        </w:rPr>
      </w:pPr>
      <w:r w:rsidRPr="002059BE">
        <w:rPr>
          <w:b/>
          <w:sz w:val="20"/>
          <w:szCs w:val="20"/>
        </w:rPr>
        <w:t>Advantages of green synthesi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The chemical reduction agents utilized in this procedure are frequently costly, poisonous, and deadly. An alternate green reducer that has a moderate response is inexpensive and simple to use, and functions as a stabilizer is very wanted. The feasibility of this route is mainly due to the presence of bioactive molecules in plants, such as terpenoids, phenols, alkaloids, flavonoids, quinines, or tannins, which not only have antibacterial and antioxidant abilities, but also reduce metal salts and stabilize nanoparticles </w:t>
      </w:r>
      <w:r w:rsidR="00E112A0" w:rsidRPr="002059BE">
        <w:rPr>
          <w:sz w:val="20"/>
          <w:szCs w:val="20"/>
        </w:rPr>
        <w:fldChar w:fldCharType="begin" w:fldLock="1"/>
      </w:r>
      <w:r w:rsidR="00706174" w:rsidRPr="002059BE">
        <w:rPr>
          <w:sz w:val="20"/>
          <w:szCs w:val="20"/>
        </w:rPr>
        <w:instrText>ADDIN CSL_CITATION {"citationItems":[{"id":"ITEM-1","itemData":{"DOI":"10.1016/j.cis.2011.08.004","ISSN":"00018686","author":[{"dropping-particle":"","family":"Narayanan","given":"Kannan Badri","non-dropping-particle":"","parse-names":false,"suffix":""},{"dropping-particle":"","family":"Sakthivel","given":"Natarajan","non-dropping-particle":"","parse-names":false,"suffix":""}],"container-title":"Advances in Colloid and Interface Science","id":"ITEM-1","issue":"2","issued":{"date-parts":[["2011","12"]]},"page":"59-79","title":"Green synthesis of biogenic metal nanoparticles by terrestrial and aquatic phototrophic and heterotrophic eukaryotes and biocompatible agents","type":"article-journal","volume":"169"},"uris":["http://www.mendeley.com/documents/?uuid=2883a692-ffc2-3695-9b98-7627378a3377"]}],"mendeley":{"formattedCitation":"[24]","plainTextFormattedCitation":"[24]","previouslyFormattedCitation":"[24]"},"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4]</w:t>
      </w:r>
      <w:r w:rsidR="00E112A0" w:rsidRPr="002059BE">
        <w:rPr>
          <w:sz w:val="20"/>
          <w:szCs w:val="20"/>
        </w:rPr>
        <w:fldChar w:fldCharType="end"/>
      </w:r>
      <w:r w:rsidRPr="002059BE">
        <w:rPr>
          <w:sz w:val="20"/>
          <w:szCs w:val="20"/>
        </w:rPr>
        <w:t>. In addition, plant extracts not only have high biocompatibility, biodegradability, environmental friendliness, and cheap cost, but also offer a stable protective barrier for MNPs and so prevent MNPs from aggregating</w:t>
      </w:r>
      <w:r w:rsidR="00E112A0" w:rsidRPr="002059BE">
        <w:rPr>
          <w:sz w:val="20"/>
          <w:szCs w:val="20"/>
        </w:rPr>
        <w:fldChar w:fldCharType="begin" w:fldLock="1"/>
      </w:r>
      <w:r w:rsidR="00706174" w:rsidRPr="002059BE">
        <w:rPr>
          <w:sz w:val="20"/>
          <w:szCs w:val="20"/>
        </w:rPr>
        <w:instrText>ADDIN CSL_CITATION {"citationItems":[{"id":"ITEM-1","itemData":{"DOI":"10.1016/j.mtener.2022.100943","ISSN":"24686069","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Quan","non-dropping-particle":"","parse-names":false,"suffix":""},{"dropping-particle":"","family":"Wang","given":"Sibo","non-dropping-particle":"","parse-names":false,"suffix":""}],"container-title":"Materials Today Energy","id":"ITEM-1","issued":{"date-parts":[["2022","3"]]},"page":"100943","title":"Mesoporous cobalt tungstate nanoparticles for efficient and stable visible-light-driven photocatalytic CO2 reduction","type":"article-journal","volume":"24"},"uris":["http://www.mendeley.com/documents/?uuid=5e3546ab-7de8-31aa-84e8-d5bee5181e7c"]}],"mendeley":{"formattedCitation":"[25]","plainTextFormattedCitation":"[25]","previouslyFormattedCitation":"[25]"},"properties":{"noteIndex":0},"schema":"https://github.com/citation-style-language/schema/raw/master/csl-citation.json"}</w:instrText>
      </w:r>
      <w:r w:rsidR="00E112A0" w:rsidRPr="002059BE">
        <w:rPr>
          <w:sz w:val="20"/>
          <w:szCs w:val="20"/>
        </w:rPr>
        <w:fldChar w:fldCharType="separate"/>
      </w:r>
      <w:r w:rsidR="00706174" w:rsidRPr="002059BE">
        <w:rPr>
          <w:noProof/>
          <w:sz w:val="20"/>
          <w:szCs w:val="20"/>
        </w:rPr>
        <w:t>[25]</w:t>
      </w:r>
      <w:r w:rsidR="00E112A0" w:rsidRPr="002059BE">
        <w:rPr>
          <w:sz w:val="20"/>
          <w:szCs w:val="20"/>
        </w:rPr>
        <w:fldChar w:fldCharType="end"/>
      </w:r>
      <w:r w:rsidRPr="002059BE">
        <w:rPr>
          <w:sz w:val="20"/>
          <w:szCs w:val="20"/>
        </w:rPr>
        <w:t xml:space="preserve">. </w:t>
      </w:r>
    </w:p>
    <w:p w:rsidR="00FE5EF0" w:rsidRPr="002059BE" w:rsidRDefault="00826BAB" w:rsidP="002059BE">
      <w:pPr>
        <w:spacing w:line="360" w:lineRule="auto"/>
        <w:ind w:firstLine="720"/>
        <w:jc w:val="both"/>
        <w:rPr>
          <w:rFonts w:ascii="Times New Roman" w:hAnsi="Times New Roman" w:cs="Times New Roman"/>
          <w:sz w:val="20"/>
          <w:szCs w:val="20"/>
        </w:rPr>
      </w:pPr>
      <w:r w:rsidRPr="002059BE">
        <w:rPr>
          <w:rFonts w:ascii="Times New Roman" w:hAnsi="Times New Roman" w:cs="Times New Roman"/>
          <w:sz w:val="20"/>
          <w:szCs w:val="20"/>
        </w:rPr>
        <w:t>Due to the rising popularity of green approaches, multiple ways have been established to generate ZnO NPs from diverse sources such as bacteria, fungus, algae, plants, and others. A set of tables has been developed to outline studies in this area (Table 1).</w:t>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 xml:space="preserve">Table. 1. List of nano </w:t>
      </w:r>
      <w:proofErr w:type="spellStart"/>
      <w:r w:rsidRPr="002059BE">
        <w:rPr>
          <w:rFonts w:ascii="Times New Roman" w:hAnsi="Times New Roman" w:cs="Times New Roman"/>
          <w:b/>
          <w:sz w:val="20"/>
          <w:szCs w:val="20"/>
        </w:rPr>
        <w:t>tungstates</w:t>
      </w:r>
      <w:proofErr w:type="spellEnd"/>
      <w:r w:rsidRPr="002059BE">
        <w:rPr>
          <w:rFonts w:ascii="Times New Roman" w:hAnsi="Times New Roman" w:cs="Times New Roman"/>
          <w:b/>
          <w:sz w:val="20"/>
          <w:szCs w:val="20"/>
        </w:rPr>
        <w:t xml:space="preserve"> synthesized by different plant extract and their size and shape</w:t>
      </w:r>
    </w:p>
    <w:tbl>
      <w:tblPr>
        <w:tblStyle w:val="TableGrid"/>
        <w:tblW w:w="0" w:type="auto"/>
        <w:jc w:val="center"/>
        <w:tblLook w:val="04A0"/>
      </w:tblPr>
      <w:tblGrid>
        <w:gridCol w:w="663"/>
        <w:gridCol w:w="2016"/>
        <w:gridCol w:w="1337"/>
        <w:gridCol w:w="756"/>
        <w:gridCol w:w="2878"/>
        <w:gridCol w:w="1559"/>
      </w:tblGrid>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no</w:t>
            </w:r>
          </w:p>
        </w:tc>
        <w:tc>
          <w:tcPr>
            <w:tcW w:w="201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Plant</w:t>
            </w:r>
          </w:p>
        </w:tc>
        <w:tc>
          <w:tcPr>
            <w:tcW w:w="1337" w:type="dxa"/>
            <w:vAlign w:val="center"/>
          </w:tcPr>
          <w:p w:rsidR="00487F4C" w:rsidRPr="002059BE" w:rsidRDefault="00487F4C" w:rsidP="002059BE">
            <w:pPr>
              <w:spacing w:line="360" w:lineRule="auto"/>
              <w:jc w:val="center"/>
              <w:rPr>
                <w:rFonts w:ascii="Times New Roman" w:hAnsi="Times New Roman" w:cs="Times New Roman"/>
                <w:b/>
                <w:bCs/>
                <w:sz w:val="20"/>
                <w:szCs w:val="20"/>
              </w:rPr>
            </w:pPr>
            <w:proofErr w:type="spellStart"/>
            <w:r w:rsidRPr="002059BE">
              <w:rPr>
                <w:rFonts w:ascii="Times New Roman" w:hAnsi="Times New Roman" w:cs="Times New Roman"/>
                <w:b/>
                <w:bCs/>
                <w:sz w:val="20"/>
                <w:szCs w:val="20"/>
              </w:rPr>
              <w:t>Tungstates</w:t>
            </w:r>
            <w:proofErr w:type="spellEnd"/>
          </w:p>
        </w:tc>
        <w:tc>
          <w:tcPr>
            <w:tcW w:w="75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ize</w:t>
            </w:r>
          </w:p>
        </w:tc>
        <w:tc>
          <w:tcPr>
            <w:tcW w:w="2878"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hape</w:t>
            </w:r>
          </w:p>
        </w:tc>
        <w:tc>
          <w:tcPr>
            <w:tcW w:w="1559"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Reference</w:t>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gelatin</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exagonal crystal</w:t>
            </w:r>
          </w:p>
        </w:tc>
        <w:tc>
          <w:tcPr>
            <w:tcW w:w="1559" w:type="dxa"/>
            <w:vAlign w:val="center"/>
          </w:tcPr>
          <w:p w:rsidR="00487F4C" w:rsidRPr="002059BE" w:rsidRDefault="00E112A0" w:rsidP="002059BE">
            <w:pPr>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6]</w:t>
            </w:r>
            <w:r w:rsidRPr="002059BE">
              <w:rPr>
                <w:rFonts w:ascii="Times New Roman" w:hAnsi="Times New Roman" w:cs="Times New Roman"/>
                <w:sz w:val="20"/>
                <w:szCs w:val="20"/>
              </w:rPr>
              <w:fldChar w:fldCharType="end"/>
            </w:r>
          </w:p>
          <w:p w:rsidR="00487F4C" w:rsidRPr="002059BE" w:rsidRDefault="00487F4C" w:rsidP="002059BE">
            <w:pPr>
              <w:spacing w:line="360" w:lineRule="auto"/>
              <w:jc w:val="center"/>
              <w:rPr>
                <w:rFonts w:ascii="Times New Roman" w:hAnsi="Times New Roman" w:cs="Times New Roman"/>
                <w:sz w:val="20"/>
                <w:szCs w:val="20"/>
              </w:rPr>
            </w:pP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Rhamnusprinoides</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herical shape</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7]</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Spondiasmombin</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5.9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8]</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ar-agar from red seaweed</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o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4.3</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rong agglomeration</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color w:val="2E2E2E"/>
                <w:sz w:val="20"/>
                <w:szCs w:val="20"/>
              </w:rPr>
            </w:pPr>
            <w:r w:rsidRPr="002059BE">
              <w:rPr>
                <w:rFonts w:ascii="Times New Roman" w:hAnsi="Times New Roman" w:cs="Times New Roman"/>
                <w:color w:val="2E2E2E"/>
                <w:sz w:val="20"/>
                <w:szCs w:val="20"/>
              </w:rPr>
              <w:t>5</w:t>
            </w:r>
          </w:p>
        </w:tc>
        <w:tc>
          <w:tcPr>
            <w:tcW w:w="2016" w:type="dxa"/>
            <w:vAlign w:val="center"/>
          </w:tcPr>
          <w:p w:rsidR="00487F4C" w:rsidRPr="002059BE" w:rsidRDefault="00E112A0" w:rsidP="002059BE">
            <w:pPr>
              <w:spacing w:line="360" w:lineRule="auto"/>
              <w:jc w:val="center"/>
              <w:rPr>
                <w:rFonts w:ascii="Times New Roman" w:hAnsi="Times New Roman" w:cs="Times New Roman"/>
                <w:color w:val="2E2E2E"/>
                <w:sz w:val="20"/>
                <w:szCs w:val="20"/>
              </w:rPr>
            </w:pPr>
            <w:hyperlink r:id="rId14" w:tooltip="Learn more about red algae from ScienceDirect's AI-generated Topic Pages" w:history="1">
              <w:r w:rsidR="00487F4C" w:rsidRPr="002059BE">
                <w:rPr>
                  <w:rStyle w:val="Hyperlink"/>
                  <w:rFonts w:ascii="Times New Roman" w:hAnsi="Times New Roman" w:cs="Times New Roman"/>
                  <w:color w:val="2E2E2E"/>
                  <w:sz w:val="20"/>
                  <w:szCs w:val="20"/>
                </w:rPr>
                <w:t>red algae</w:t>
              </w:r>
            </w:hyperlink>
          </w:p>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w:t>
            </w:r>
            <w:r w:rsidRPr="002059BE">
              <w:rPr>
                <w:rStyle w:val="Emphasis"/>
                <w:rFonts w:ascii="Times New Roman" w:hAnsi="Times New Roman" w:cs="Times New Roman"/>
                <w:color w:val="2E2E2E"/>
                <w:sz w:val="20"/>
                <w:szCs w:val="20"/>
              </w:rPr>
              <w:t>Rhodophyta</w:t>
            </w:r>
            <w:r w:rsidRPr="002059BE">
              <w:rPr>
                <w:rFonts w:ascii="Times New Roman" w:hAnsi="Times New Roman" w:cs="Times New Roman"/>
                <w:color w:val="2E2E2E"/>
                <w:sz w:val="20"/>
                <w:szCs w:val="20"/>
              </w:rPr>
              <w:t>).</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CoWO</w:t>
            </w:r>
            <w:r w:rsidRPr="002059BE">
              <w:rPr>
                <w:rFonts w:ascii="Times New Roman" w:hAnsi="Times New Roman" w:cs="Times New Roman"/>
                <w:color w:val="2E2E2E"/>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30</w:t>
            </w:r>
          </w:p>
        </w:tc>
        <w:tc>
          <w:tcPr>
            <w:tcW w:w="2878" w:type="dxa"/>
            <w:vAlign w:val="center"/>
          </w:tcPr>
          <w:p w:rsidR="00487F4C" w:rsidRPr="002059BE" w:rsidRDefault="00487F4C"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spheres</w:t>
            </w:r>
          </w:p>
        </w:tc>
        <w:tc>
          <w:tcPr>
            <w:tcW w:w="1559" w:type="dxa"/>
            <w:vAlign w:val="center"/>
          </w:tcPr>
          <w:p w:rsidR="00487F4C" w:rsidRPr="002059BE" w:rsidRDefault="00E112A0"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loe ver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e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5.83</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rods</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0]</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7</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Brassica</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rapa</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d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7</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 shape</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wri.2019.100119","ISSN":"22123717","abstrac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author":[{"dropping-particle":"","family":"Fatima","given":"Bushra","non-dropping-particle":"","parse-names":false,"suffix":""},{"dropping-particle":"","family":"Siddiqui","given":"Sharf Ilahi","non-dropping-particle":"","parse-names":false,"suffix":""},{"dropping-particle":"","family":"Ahmed","given":"Rabia","non-dropping-particle":"","parse-names":false,"suffix":""},{"dropping-particle":"","family":"Chaudhry","given":"Saif Ali","non-dropping-particle":"","parse-names":false,"suffix":""}],"container-title":"Water Resources and Industry","id":"ITEM-1","issued":{"date-parts":[["2019","12","1"]]},"publisher":"Elsevier B.V.","title":"Green synthesis of f-CdWO4 for photocatalytic degradation and adsorptive removal of Bismarck Brown R dye from water","type":"article-journal","volume":"22"},"uris":["http://www.mendeley.com/documents/?uuid=11e90bf6-647d-3946-8cb2-df9d78649144"]}],"mendeley":{"formattedCitation":"[31]","plainTextFormattedCitation":"[31]","previouslyFormattedCitation":"[31]"},"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1]</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Azadirachtaindica</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1.1</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2]</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Phyllanthus</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Amarus</w:t>
            </w:r>
            <w:proofErr w:type="spellEnd"/>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3.49</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lower</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abstrac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author":[{"dropping-particle":"","family":"Buvaneswari","given":"K","non-dropping-particle":"","parse-names":false,"suffix":""},{"dropping-particle":"","family":"Ganagaraj","given":"M","non-dropping-particle":"","parse-names":false,"suffix":""}],"id":"ITEM-1","issued":{"date-parts":[["0"]]},"title":"GREEN SYNTHESIS OF NiWO 4 NANOPARTICLES USING PHYLLANTHUS AMARUS EXTRACT","type":"report"},"uris":["http://www.mendeley.com/documents/?uuid=f0b2c2a8-e70b-38f2-8875-44daa0020200"]}],"mendeley":{"formattedCitation":"[33]","plainTextFormattedCitation":"[33]","previouslyFormattedCitation":"[33]"},"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3]</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0</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proofErr w:type="spellStart"/>
            <w:r w:rsidRPr="002059BE">
              <w:rPr>
                <w:rFonts w:ascii="Times New Roman" w:hAnsi="Times New Roman" w:cs="Times New Roman"/>
                <w:sz w:val="20"/>
                <w:szCs w:val="20"/>
              </w:rPr>
              <w:t>Hyphaene</w:t>
            </w:r>
            <w:proofErr w:type="spellEnd"/>
            <w:r w:rsidRPr="002059BE">
              <w:rPr>
                <w:rFonts w:ascii="Times New Roman" w:hAnsi="Times New Roman" w:cs="Times New Roman"/>
                <w:sz w:val="20"/>
                <w:szCs w:val="20"/>
              </w:rPr>
              <w:t xml:space="preserve"> </w:t>
            </w:r>
            <w:proofErr w:type="spellStart"/>
            <w:r w:rsidRPr="002059BE">
              <w:rPr>
                <w:rFonts w:ascii="Times New Roman" w:hAnsi="Times New Roman" w:cs="Times New Roman"/>
                <w:sz w:val="20"/>
                <w:szCs w:val="20"/>
              </w:rPr>
              <w:t>thebaica</w:t>
            </w:r>
            <w:proofErr w:type="spellEnd"/>
            <w:r w:rsidRPr="002059BE">
              <w:rPr>
                <w:rFonts w:ascii="Times New Roman" w:hAnsi="Times New Roman" w:cs="Times New Roman"/>
                <w:sz w:val="20"/>
                <w:szCs w:val="20"/>
              </w:rPr>
              <w:t xml:space="preserve"> L</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4</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a3f28489-9047-3a35-af03-4352eda3ca0c"]}],"mendeley":{"formattedCitation":"[34]","plainTextFormattedCitation":"[34]","previouslyFormattedCitation":"[34]"},"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4]</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emo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O-Cu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7.70</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envpol.2020.116401","ISSN":"18736424","PMID":"33422746","abstrac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author":[{"dropping-particle":"","family":"Fatima","given":"Bushra","non-dropping-particle":"","parse-names":false,"suffix":""},{"dropping-particle":"","family":"Siddiqui","given":"Sharf Ilahi","non-dropping-particle":"","parse-names":false,"suffix":""},{"dropping-particle":"","family":"Nirala","given":"Ranjeet Kumar","non-dropping-particle":"","parse-names":false,"suffix":""},{"dropping-particle":"","family":"Vikrant","given":"Kumar","non-dropping-particle":"","parse-names":false,"suffix":""},{"dropping-particle":"","family":"Kim","given":"Ki Hyun","non-dropping-particle":"","parse-names":false,"suffix":""},{"dropping-particle":"","family":"Ahmad","given":"Rabia","non-dropping-particle":"","parse-names":false,"suffix":""},{"dropping-particle":"","family":"Chaudhry","given":"Saif Ali","non-dropping-particle":"","parse-names":false,"suffix":""}],"container-title":"Environmental Pollution","id":"ITEM-1","issued":{"date-parts":[["2021","2","15"]]},"publisher":"Elsevier Ltd","title":"Facile green synthesis of ZnO–CdWO4 nanoparticles and their potential as adsorbents to remove organic dye","type":"article-journal","volume":"271"},"uris":["http://www.mendeley.com/documents/?uuid=b6cce124-173f-3d4f-89bc-85b3fc43331f"]}],"mendeley":{"formattedCitation":"[35]","plainTextFormattedCitation":"[35]","previouslyFormattedCitation":"[35]"},"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5]</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arch</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Bi</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6</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5</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plates</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6]</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4</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ign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eastAsia="Times New Roman" w:hAnsi="Times New Roman" w:cs="Times New Roman"/>
                <w:spacing w:val="-7"/>
                <w:sz w:val="20"/>
                <w:szCs w:val="20"/>
                <w:lang w:eastAsia="en-IN"/>
              </w:rPr>
              <w:t>Ni-CoWO</w:t>
            </w:r>
            <w:r w:rsidRPr="002059BE">
              <w:rPr>
                <w:rFonts w:ascii="Times New Roman" w:eastAsia="Times New Roman" w:hAnsi="Times New Roman" w:cs="Times New Roman"/>
                <w:spacing w:val="-7"/>
                <w:sz w:val="20"/>
                <w:szCs w:val="20"/>
                <w:vertAlign w:val="subscript"/>
                <w:lang w:eastAsia="en-IN"/>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shd w:val="clear" w:color="auto" w:fill="FFFFFF"/>
              </w:rPr>
              <w:t>disordered plate</w:t>
            </w:r>
          </w:p>
        </w:tc>
        <w:tc>
          <w:tcPr>
            <w:tcW w:w="1559" w:type="dxa"/>
            <w:vAlign w:val="center"/>
          </w:tcPr>
          <w:p w:rsidR="00487F4C" w:rsidRPr="002059BE" w:rsidRDefault="00E112A0"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7]</w:t>
            </w:r>
            <w:r w:rsidRPr="002059BE">
              <w:rPr>
                <w:rFonts w:ascii="Times New Roman" w:hAnsi="Times New Roman" w:cs="Times New Roman"/>
                <w:sz w:val="20"/>
                <w:szCs w:val="20"/>
              </w:rPr>
              <w:fldChar w:fldCharType="end"/>
            </w:r>
          </w:p>
        </w:tc>
      </w:tr>
    </w:tbl>
    <w:p w:rsidR="00826BAB" w:rsidRPr="002059BE" w:rsidRDefault="00826BAB" w:rsidP="002059BE">
      <w:pPr>
        <w:spacing w:line="360" w:lineRule="auto"/>
        <w:jc w:val="both"/>
        <w:rPr>
          <w:rFonts w:ascii="Times New Roman" w:hAnsi="Times New Roman" w:cs="Times New Roman"/>
          <w:color w:val="333333"/>
          <w:sz w:val="20"/>
          <w:szCs w:val="20"/>
          <w:shd w:val="clear" w:color="auto" w:fill="FCFCFC"/>
        </w:rPr>
      </w:pP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1. Tungstate</w:t>
      </w:r>
    </w:p>
    <w:p w:rsidR="00826BAB" w:rsidRPr="002059BE" w:rsidRDefault="00826BAB" w:rsidP="002059BE">
      <w:pPr>
        <w:pStyle w:val="NormalWeb"/>
        <w:spacing w:before="0" w:beforeAutospacing="0" w:after="0" w:afterAutospacing="0" w:line="360" w:lineRule="auto"/>
        <w:jc w:val="center"/>
        <w:rPr>
          <w:sz w:val="20"/>
          <w:szCs w:val="20"/>
        </w:rPr>
      </w:pPr>
      <w:r w:rsidRPr="002059BE">
        <w:rPr>
          <w:b/>
          <w:sz w:val="20"/>
          <w:szCs w:val="20"/>
        </w:rPr>
        <w:t>1.1. Tungstate for detection of toxicity</w:t>
      </w:r>
      <w:r w:rsidRPr="002059BE">
        <w:rPr>
          <w:sz w:val="20"/>
          <w:szCs w:val="20"/>
        </w:rPr>
        <w:t>:</w:t>
      </w:r>
    </w:p>
    <w:p w:rsidR="00826BAB" w:rsidRPr="002059BE" w:rsidRDefault="00826BAB" w:rsidP="002059BE">
      <w:pPr>
        <w:pStyle w:val="NormalWeb"/>
        <w:spacing w:before="0" w:beforeAutospacing="0" w:after="0" w:afterAutospacing="0" w:line="360" w:lineRule="auto"/>
        <w:ind w:firstLine="420"/>
        <w:jc w:val="both"/>
        <w:rPr>
          <w:color w:val="000000"/>
          <w:sz w:val="20"/>
          <w:szCs w:val="20"/>
          <w:shd w:val="clear" w:color="auto" w:fill="FFFFFF"/>
        </w:rPr>
      </w:pPr>
      <w:r w:rsidRPr="002059BE">
        <w:rPr>
          <w:sz w:val="20"/>
          <w:szCs w:val="20"/>
        </w:rPr>
        <w:t>Ghazal et al. presented the synthesis of tungsten oxide nanosheets (WO</w:t>
      </w:r>
      <w:r w:rsidRPr="002059BE">
        <w:rPr>
          <w:sz w:val="20"/>
          <w:szCs w:val="20"/>
          <w:vertAlign w:val="subscript"/>
        </w:rPr>
        <w:t>3</w:t>
      </w:r>
      <w:r w:rsidRPr="002059BE">
        <w:rPr>
          <w:sz w:val="20"/>
          <w:szCs w:val="20"/>
        </w:rPr>
        <w:t>-NS) using the sol-gel technique. For the production of Na</w:t>
      </w:r>
      <w:r w:rsidRPr="002059BE">
        <w:rPr>
          <w:sz w:val="20"/>
          <w:szCs w:val="20"/>
          <w:vertAlign w:val="subscript"/>
        </w:rPr>
        <w:t>2</w:t>
      </w:r>
      <w:r w:rsidRPr="002059BE">
        <w:rPr>
          <w:sz w:val="20"/>
          <w:szCs w:val="20"/>
        </w:rPr>
        <w:t>WO</w:t>
      </w:r>
      <w:r w:rsidRPr="002059BE">
        <w:rPr>
          <w:sz w:val="20"/>
          <w:szCs w:val="20"/>
          <w:vertAlign w:val="subscript"/>
        </w:rPr>
        <w:t>4</w:t>
      </w:r>
      <w:r w:rsidRPr="002059BE">
        <w:rPr>
          <w:sz w:val="20"/>
          <w:szCs w:val="20"/>
        </w:rPr>
        <w:t xml:space="preserve"> as a tungsten source in </w:t>
      </w:r>
      <w:proofErr w:type="spellStart"/>
      <w:r w:rsidRPr="002059BE">
        <w:rPr>
          <w:sz w:val="20"/>
          <w:szCs w:val="20"/>
        </w:rPr>
        <w:t>gelatin</w:t>
      </w:r>
      <w:proofErr w:type="spellEnd"/>
      <w:r w:rsidRPr="002059BE">
        <w:rPr>
          <w:sz w:val="20"/>
          <w:szCs w:val="20"/>
        </w:rPr>
        <w:t xml:space="preserve"> soln., which served as a novel green stabilizer, characterized by XRD, FESEM/EDX, Raman, UV </w:t>
      </w:r>
      <w:r w:rsidRPr="002059BE">
        <w:rPr>
          <w:sz w:val="20"/>
          <w:szCs w:val="20"/>
        </w:rPr>
        <w:lastRenderedPageBreak/>
        <w:t xml:space="preserve">and </w:t>
      </w:r>
      <w:proofErr w:type="spellStart"/>
      <w:r w:rsidRPr="002059BE">
        <w:rPr>
          <w:sz w:val="20"/>
          <w:szCs w:val="20"/>
        </w:rPr>
        <w:t>vis.D</w:t>
      </w:r>
      <w:proofErr w:type="spellEnd"/>
      <w:r w:rsidRPr="002059BE">
        <w:rPr>
          <w:sz w:val="20"/>
          <w:szCs w:val="20"/>
        </w:rPr>
        <w:t>. Photocatalytic tests were done using WO</w:t>
      </w:r>
      <w:r w:rsidRPr="002059BE">
        <w:rPr>
          <w:sz w:val="20"/>
          <w:szCs w:val="20"/>
          <w:vertAlign w:val="subscript"/>
        </w:rPr>
        <w:t>3</w:t>
      </w:r>
      <w:r w:rsidRPr="002059BE">
        <w:rPr>
          <w:sz w:val="20"/>
          <w:szCs w:val="20"/>
        </w:rPr>
        <w:t>-NanoSheets (650 °C) for the optical degradation of the dye at ambient temperature using a high-pressure mercury vapour lamp (50 W) as the light source. It analyses the elimination of MB dye at 95% in 187 minutes by degrading the organic portion of the dye. This finding demonstrated the great predilection of these nanoparticles for the removal and degradation of pigments, whose reaction kinetics were shown to be practically first order. In addition, WO</w:t>
      </w:r>
      <w:r w:rsidRPr="002059BE">
        <w:rPr>
          <w:sz w:val="20"/>
          <w:szCs w:val="20"/>
          <w:vertAlign w:val="subscript"/>
        </w:rPr>
        <w:t>3</w:t>
      </w:r>
      <w:r w:rsidRPr="002059BE">
        <w:rPr>
          <w:sz w:val="20"/>
          <w:szCs w:val="20"/>
        </w:rPr>
        <w:t xml:space="preserve">-NS ceased cytotoxicity in Huh-7 cells and demonstrated low cytotoxicity, showing the biocompatibility of the nanosheets at high concentrations. In addition, identical findings were seen even at high doses up to 31 </w:t>
      </w:r>
      <w:proofErr w:type="spellStart"/>
      <w:r w:rsidRPr="002059BE">
        <w:rPr>
          <w:sz w:val="20"/>
          <w:szCs w:val="20"/>
        </w:rPr>
        <w:t>μg</w:t>
      </w:r>
      <w:proofErr w:type="spellEnd"/>
      <w:r w:rsidRPr="002059BE">
        <w:rPr>
          <w:sz w:val="20"/>
          <w:szCs w:val="20"/>
        </w:rPr>
        <w:t xml:space="preserve">/ml, whereas Huh-7 cells demonstrated excellent resistance in the MTT test. </w:t>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5419725" cy="5219700"/>
            <wp:effectExtent l="0" t="0" r="952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9725" cy="5219700"/>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4. FE-SEM image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NS calcined at 650</w:t>
      </w:r>
      <w:r w:rsidRPr="002059BE">
        <w:rPr>
          <w:rFonts w:ascii="Times New Roman" w:hAnsi="Times New Roman" w:cs="Times New Roman"/>
          <w:b/>
          <w:sz w:val="20"/>
          <w:szCs w:val="20"/>
          <w:vertAlign w:val="subscript"/>
        </w:rPr>
        <w:t>◦</w:t>
      </w:r>
      <w:r w:rsidRPr="002059BE">
        <w:rPr>
          <w:rFonts w:ascii="Times New Roman" w:hAnsi="Times New Roman" w:cs="Times New Roman"/>
          <w:b/>
          <w:sz w:val="20"/>
          <w:szCs w:val="20"/>
        </w:rPr>
        <w:t>C</w:t>
      </w:r>
      <w:r w:rsidR="00E112A0"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6]</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ind w:firstLine="420"/>
        <w:jc w:val="both"/>
        <w:rPr>
          <w:sz w:val="20"/>
          <w:szCs w:val="20"/>
        </w:rPr>
      </w:pPr>
    </w:p>
    <w:p w:rsidR="00826BAB" w:rsidRPr="002059BE" w:rsidRDefault="00826BAB" w:rsidP="002059BE">
      <w:pPr>
        <w:pStyle w:val="NormalWeb"/>
        <w:numPr>
          <w:ilvl w:val="1"/>
          <w:numId w:val="5"/>
        </w:numPr>
        <w:spacing w:before="0" w:beforeAutospacing="0" w:after="0" w:afterAutospacing="0" w:line="360" w:lineRule="auto"/>
        <w:ind w:left="426" w:hanging="426"/>
        <w:jc w:val="center"/>
        <w:rPr>
          <w:b/>
          <w:sz w:val="20"/>
          <w:szCs w:val="20"/>
        </w:rPr>
      </w:pPr>
      <w:r w:rsidRPr="002059BE">
        <w:rPr>
          <w:b/>
          <w:sz w:val="20"/>
          <w:szCs w:val="20"/>
        </w:rPr>
        <w:t>Tungstate for antibacterial performance:</w:t>
      </w:r>
    </w:p>
    <w:p w:rsidR="00826BAB" w:rsidRPr="002059BE" w:rsidRDefault="00826BAB" w:rsidP="002059BE">
      <w:pPr>
        <w:pStyle w:val="NormalWeb"/>
        <w:spacing w:before="0" w:beforeAutospacing="0" w:after="0" w:afterAutospacing="0" w:line="360" w:lineRule="auto"/>
        <w:ind w:firstLine="426"/>
        <w:jc w:val="both"/>
        <w:rPr>
          <w:sz w:val="20"/>
          <w:szCs w:val="20"/>
        </w:rPr>
      </w:pPr>
      <w:proofErr w:type="spellStart"/>
      <w:r w:rsidRPr="002059BE">
        <w:rPr>
          <w:sz w:val="20"/>
          <w:szCs w:val="20"/>
        </w:rPr>
        <w:t>Rhamnusprinoides</w:t>
      </w:r>
      <w:proofErr w:type="spellEnd"/>
      <w:r w:rsidRPr="002059BE">
        <w:rPr>
          <w:sz w:val="20"/>
          <w:szCs w:val="20"/>
        </w:rPr>
        <w:t xml:space="preserve"> leaf extract and sodium tungstate precursor were used to produce tungsten trioxide nanoparticles with a monoclinic structure to study their antibacterial use. The author analysed the produced WO</w:t>
      </w:r>
      <w:r w:rsidRPr="002059BE">
        <w:rPr>
          <w:sz w:val="20"/>
          <w:szCs w:val="20"/>
          <w:vertAlign w:val="subscript"/>
        </w:rPr>
        <w:t>3</w:t>
      </w:r>
      <w:r w:rsidRPr="002059BE">
        <w:rPr>
          <w:sz w:val="20"/>
          <w:szCs w:val="20"/>
        </w:rPr>
        <w:t xml:space="preserve"> using X-ray diffraction (XRD), scanning electron microscopy (SEM) and Fourier transform infrared spectroscopy (FTIR) to explore its antibacterial activity. Synthesised WO</w:t>
      </w:r>
      <w:r w:rsidRPr="002059BE">
        <w:rPr>
          <w:sz w:val="20"/>
          <w:szCs w:val="20"/>
          <w:vertAlign w:val="subscript"/>
        </w:rPr>
        <w:t>3</w:t>
      </w:r>
      <w:r w:rsidRPr="002059BE">
        <w:rPr>
          <w:sz w:val="20"/>
          <w:szCs w:val="20"/>
        </w:rPr>
        <w:t xml:space="preserve"> nanoparticles demonstrated excellent antibacterial activity both at doses of 250 mg/ml and 125 mg/ml. As shown in Fig</w:t>
      </w:r>
      <w:r w:rsidR="00487F4C" w:rsidRPr="002059BE">
        <w:rPr>
          <w:sz w:val="20"/>
          <w:szCs w:val="20"/>
        </w:rPr>
        <w:t>.</w:t>
      </w:r>
      <w:r w:rsidRPr="002059BE">
        <w:rPr>
          <w:sz w:val="20"/>
          <w:szCs w:val="20"/>
        </w:rPr>
        <w:t xml:space="preserve"> 5, the inhibition zones of </w:t>
      </w:r>
      <w:proofErr w:type="spellStart"/>
      <w:r w:rsidRPr="002059BE">
        <w:rPr>
          <w:sz w:val="20"/>
          <w:szCs w:val="20"/>
        </w:rPr>
        <w:t>Listeria</w:t>
      </w:r>
      <w:proofErr w:type="spellEnd"/>
      <w:r w:rsidRPr="002059BE">
        <w:rPr>
          <w:sz w:val="20"/>
          <w:szCs w:val="20"/>
        </w:rPr>
        <w:t xml:space="preserve"> </w:t>
      </w:r>
      <w:proofErr w:type="spellStart"/>
      <w:r w:rsidRPr="002059BE">
        <w:rPr>
          <w:sz w:val="20"/>
          <w:szCs w:val="20"/>
        </w:rPr>
        <w:t>monocytopens</w:t>
      </w:r>
      <w:proofErr w:type="spellEnd"/>
      <w:r w:rsidRPr="002059BE">
        <w:rPr>
          <w:sz w:val="20"/>
          <w:szCs w:val="20"/>
        </w:rPr>
        <w:t xml:space="preserve"> (Lm), Staphylococcus </w:t>
      </w:r>
      <w:proofErr w:type="spellStart"/>
      <w:r w:rsidRPr="002059BE">
        <w:rPr>
          <w:sz w:val="20"/>
          <w:szCs w:val="20"/>
        </w:rPr>
        <w:t>aureus</w:t>
      </w:r>
      <w:proofErr w:type="spellEnd"/>
      <w:r w:rsidRPr="002059BE">
        <w:rPr>
          <w:sz w:val="20"/>
          <w:szCs w:val="20"/>
        </w:rPr>
        <w:t xml:space="preserve"> (Sa), Salmonella typhimurium (Sa), Escherichia coli (</w:t>
      </w:r>
      <w:proofErr w:type="spellStart"/>
      <w:r w:rsidRPr="002059BE">
        <w:rPr>
          <w:sz w:val="20"/>
          <w:szCs w:val="20"/>
        </w:rPr>
        <w:t>Ec</w:t>
      </w:r>
      <w:proofErr w:type="spellEnd"/>
      <w:r w:rsidRPr="002059BE">
        <w:rPr>
          <w:sz w:val="20"/>
          <w:szCs w:val="20"/>
        </w:rPr>
        <w:t xml:space="preserve">) and Candida </w:t>
      </w:r>
      <w:proofErr w:type="spellStart"/>
      <w:r w:rsidRPr="002059BE">
        <w:rPr>
          <w:sz w:val="20"/>
          <w:szCs w:val="20"/>
        </w:rPr>
        <w:t>albicans</w:t>
      </w:r>
      <w:proofErr w:type="spellEnd"/>
      <w:r w:rsidRPr="002059BE">
        <w:rPr>
          <w:sz w:val="20"/>
          <w:szCs w:val="20"/>
        </w:rPr>
        <w:t xml:space="preserve"> (Ca) were assessed similar to earlier results</w:t>
      </w:r>
      <w:r w:rsidR="00E112A0" w:rsidRPr="002059BE">
        <w:rPr>
          <w:sz w:val="20"/>
          <w:szCs w:val="20"/>
        </w:rPr>
        <w:fldChar w:fldCharType="begin" w:fldLock="1"/>
      </w:r>
      <w:r w:rsidR="00487F4C" w:rsidRPr="002059BE">
        <w:rPr>
          <w:sz w:val="20"/>
          <w:szCs w:val="20"/>
        </w:rPr>
        <w:instrText>ADDIN CSL_CITATION {"citationItems":[{"id":"ITEM-1","itemData":{"DOI":"10.1007/s13204-019-01186-z","ISSN":"2190-5509","author":[{"dropping-particle":"","family":"Baig","given":"Umair","non-dropping-particle":"","parse-names":false,"suffix":""},{"dropping-particle":"","family":"Gondal","given":"M. A.","non-dropping-particle":"","parse-names":false,"suffix":""},{"dropping-particle":"","family":"Rehman","given":"Suriya","non-dropping-particle":"","parse-names":false,"suffix":""},{"dropping-particle":"","family":"Akhtar","given":"Sultan","non-dropping-particle":"","parse-names":false,"suffix":""}],"container-title":"Applied Nanoscience","id":"ITEM-1","issue":"3","issued":{"date-parts":[["2020","3","5"]]},"page":"851-860","title":"Facile synthesis, characterization of nano-tungsten trioxide decorated with silver nanoparticles and their antibacterial activity against water-borne gram-negative pathogens","type":"article-journal","volume":"10"},"uris":["http://www.mendeley.com/documents/?uuid=23e356ba-141d-385c-91a5-8d3e659b3ef5"]},{"id":"ITEM-2","itemData":{"DOI":"10.1021/acs.chemrestox.8b00399","ISSN":"0893-228X","author":[{"dropping-particle":"","family":"Duan","given":"Guangxin","non-dropping-particle":"","parse-names":false,"suffix":""},{"dropping-particle":"","family":"Chen","given":"Lu","non-dropping-particle":"","parse-names":false,"suffix":""},{"dropping-particle":"","family":"Jing","given":"Zhifeng","non-dropping-particle":"","parse-names":false,"suffix":""},{"dropping-particle":"","family":"Luna","given":"Phil","non-dropping-particle":"De","parse-names":false,"suffix":""},{"dropping-particle":"","family":"Wen","given":"Ling","non-dropping-particle":"","parse-names":false,"suffix":""},{"dropping-particle":"","family":"Zhang","given":"Leili","non-dropping-particle":"","parse-names":false,"suffix":""},{"dropping-particle":"","family":"Zhao","given":"Lin","non-dropping-particle":"","parse-names":false,"suffix":""},{"dropping-particle":"","family":"Xu","given":"Jiaying","non-dropping-particle":"","parse-names":false,"suffix":""},{"dropping-particle":"","family":"Li","given":"Zhen","non-dropping-particle":"","parse-names":false,"suffix":""},{"dropping-particle":"","family":"Yang","given":"Zaixing","non-dropping-particle":"","parse-names":false,"suffix":""},{"dropping-particle":"","family":"Zhou","given":"Ruhong","non-dropping-particle":"","parse-names":false,"suffix":""}],"container-title":"Chemical Research in Toxicology","id":"ITEM-2","issue":"7","issued":{"date-parts":[["2019","7","15"]]},"page":"1357-1366","title":"Robust Antibacterial Activity of Tungsten Oxide (WO &lt;sub&gt;3-x&lt;/sub&gt; ) Nanodots","type":"article-journal","volume":"32"},"uris":["http://www.mendeley.com/documents/?uuid=5dcc45a9-3039-3e49-9d8a-2523ee0518a8"]}],"mendeley":{"formattedCitation":"[38], [39]","plainTextFormattedCitation":"[38], [39]","previouslyFormattedCitation":"[38], [39]"},"properties":{"noteIndex":0},"schema":"https://github.com/citation-style-language/schema/raw/master/csl-citation.json"}</w:instrText>
      </w:r>
      <w:r w:rsidR="00E112A0" w:rsidRPr="002059BE">
        <w:rPr>
          <w:sz w:val="20"/>
          <w:szCs w:val="20"/>
        </w:rPr>
        <w:fldChar w:fldCharType="separate"/>
      </w:r>
      <w:r w:rsidR="00487F4C" w:rsidRPr="002059BE">
        <w:rPr>
          <w:noProof/>
          <w:sz w:val="20"/>
          <w:szCs w:val="20"/>
        </w:rPr>
        <w:t>[38], [39]</w:t>
      </w:r>
      <w:r w:rsidR="00E112A0" w:rsidRPr="002059BE">
        <w:rPr>
          <w:sz w:val="20"/>
          <w:szCs w:val="20"/>
        </w:rPr>
        <w:fldChar w:fldCharType="end"/>
      </w:r>
    </w:p>
    <w:p w:rsidR="00826BAB" w:rsidRPr="002059BE" w:rsidRDefault="00826BAB" w:rsidP="002059BE">
      <w:pPr>
        <w:spacing w:line="360" w:lineRule="auto"/>
        <w:jc w:val="center"/>
        <w:rPr>
          <w:rFonts w:ascii="Times New Roman" w:hAnsi="Times New Roman" w:cs="Times New Roman"/>
          <w:color w:val="333333"/>
          <w:sz w:val="20"/>
          <w:szCs w:val="20"/>
          <w:shd w:val="clear" w:color="auto" w:fill="FCFCFC"/>
        </w:rPr>
      </w:pPr>
      <w:r w:rsidRPr="002059BE">
        <w:rPr>
          <w:rFonts w:ascii="Times New Roman" w:hAnsi="Times New Roman" w:cs="Times New Roman"/>
          <w:noProof/>
          <w:color w:val="333333"/>
          <w:sz w:val="20"/>
          <w:szCs w:val="20"/>
          <w:shd w:val="clear" w:color="auto" w:fill="FCFCFC"/>
        </w:rPr>
        <w:lastRenderedPageBreak/>
        <w:drawing>
          <wp:inline distT="0" distB="0" distL="0" distR="0">
            <wp:extent cx="2838450" cy="2097299"/>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97" t="1131" r="8755" b="8700"/>
                    <a:stretch/>
                  </pic:blipFill>
                  <pic:spPr bwMode="auto">
                    <a:xfrm>
                      <a:off x="0" y="0"/>
                      <a:ext cx="2856515" cy="211064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2059BE">
        <w:rPr>
          <w:rFonts w:ascii="Times New Roman" w:hAnsi="Times New Roman" w:cs="Times New Roman"/>
          <w:noProof/>
          <w:color w:val="333333"/>
          <w:sz w:val="20"/>
          <w:szCs w:val="20"/>
          <w:shd w:val="clear" w:color="auto" w:fill="FCFCFC"/>
        </w:rPr>
        <w:drawing>
          <wp:inline distT="0" distB="0" distL="0" distR="0">
            <wp:extent cx="2679700" cy="2069914"/>
            <wp:effectExtent l="0" t="0" r="635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40" t="5493" r="6404" b="2123"/>
                    <a:stretch/>
                  </pic:blipFill>
                  <pic:spPr bwMode="auto">
                    <a:xfrm>
                      <a:off x="0" y="0"/>
                      <a:ext cx="2715801" cy="2097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87F4C"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5. SEM and Antibacterial activity of WO</w:t>
      </w:r>
      <w:r w:rsidRPr="002059BE">
        <w:rPr>
          <w:rFonts w:ascii="Times New Roman" w:hAnsi="Times New Roman" w:cs="Times New Roman"/>
          <w:b/>
          <w:sz w:val="20"/>
          <w:szCs w:val="20"/>
          <w:vertAlign w:val="subscript"/>
        </w:rPr>
        <w:t>3</w:t>
      </w:r>
      <w:r w:rsidR="00E112A0"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7]</w:t>
      </w:r>
      <w:r w:rsidR="00E112A0" w:rsidRPr="002059BE">
        <w:rPr>
          <w:rFonts w:ascii="Times New Roman" w:hAnsi="Times New Roman" w:cs="Times New Roman"/>
          <w:b/>
          <w:sz w:val="20"/>
          <w:szCs w:val="20"/>
        </w:rPr>
        <w:fldChar w:fldCharType="end"/>
      </w:r>
    </w:p>
    <w:p w:rsidR="00487F4C" w:rsidRPr="002059BE" w:rsidRDefault="00487F4C" w:rsidP="002059BE">
      <w:pPr>
        <w:spacing w:line="360" w:lineRule="auto"/>
        <w:jc w:val="center"/>
        <w:rPr>
          <w:rFonts w:ascii="Times New Roman" w:hAnsi="Times New Roman" w:cs="Times New Roman"/>
          <w:b/>
          <w:sz w:val="20"/>
          <w:szCs w:val="20"/>
          <w:vertAlign w:val="subscript"/>
        </w:rPr>
      </w:pPr>
    </w:p>
    <w:p w:rsidR="00826BAB" w:rsidRPr="002059BE" w:rsidRDefault="00826BAB" w:rsidP="002059BE">
      <w:pPr>
        <w:pStyle w:val="ListParagraph"/>
        <w:numPr>
          <w:ilvl w:val="1"/>
          <w:numId w:val="6"/>
        </w:num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ungstate for structural research through pH</w:t>
      </w:r>
    </w:p>
    <w:p w:rsidR="00826BAB" w:rsidRPr="002059BE" w:rsidRDefault="00826BAB" w:rsidP="002059BE">
      <w:pPr>
        <w:pStyle w:val="NormalWeb"/>
        <w:spacing w:before="0" w:beforeAutospacing="0" w:after="0" w:afterAutospacing="0" w:line="360" w:lineRule="auto"/>
        <w:ind w:firstLine="426"/>
        <w:jc w:val="both"/>
        <w:rPr>
          <w:color w:val="000000"/>
          <w:sz w:val="20"/>
          <w:szCs w:val="20"/>
          <w:shd w:val="clear" w:color="auto" w:fill="FFFFFF"/>
        </w:rPr>
      </w:pPr>
      <w:r w:rsidRPr="002059BE">
        <w:rPr>
          <w:sz w:val="20"/>
          <w:szCs w:val="20"/>
        </w:rPr>
        <w:t>Tijani et al., 2019 seeks to produce WO</w:t>
      </w:r>
      <w:r w:rsidRPr="002059BE">
        <w:rPr>
          <w:sz w:val="20"/>
          <w:szCs w:val="20"/>
          <w:vertAlign w:val="subscript"/>
        </w:rPr>
        <w:t>3</w:t>
      </w:r>
      <w:r w:rsidRPr="002059BE">
        <w:rPr>
          <w:sz w:val="20"/>
          <w:szCs w:val="20"/>
        </w:rPr>
        <w:t xml:space="preserve"> nanoparticles of regulated shape and size, which were synthesized from ammonium </w:t>
      </w:r>
      <w:proofErr w:type="spellStart"/>
      <w:r w:rsidRPr="002059BE">
        <w:rPr>
          <w:sz w:val="20"/>
          <w:szCs w:val="20"/>
        </w:rPr>
        <w:t>paratungstate</w:t>
      </w:r>
      <w:proofErr w:type="spellEnd"/>
      <w:r w:rsidRPr="002059BE">
        <w:rPr>
          <w:sz w:val="20"/>
          <w:szCs w:val="20"/>
        </w:rPr>
        <w:t>, (NH</w:t>
      </w:r>
      <w:r w:rsidRPr="002059BE">
        <w:rPr>
          <w:sz w:val="20"/>
          <w:szCs w:val="20"/>
          <w:vertAlign w:val="subscript"/>
        </w:rPr>
        <w:t>4</w:t>
      </w:r>
      <w:r w:rsidRPr="002059BE">
        <w:rPr>
          <w:sz w:val="20"/>
          <w:szCs w:val="20"/>
        </w:rPr>
        <w:t>)10W</w:t>
      </w:r>
      <w:r w:rsidRPr="002059BE">
        <w:rPr>
          <w:sz w:val="20"/>
          <w:szCs w:val="20"/>
          <w:vertAlign w:val="subscript"/>
        </w:rPr>
        <w:t>11</w:t>
      </w:r>
      <w:r w:rsidRPr="002059BE">
        <w:rPr>
          <w:sz w:val="20"/>
          <w:szCs w:val="20"/>
        </w:rPr>
        <w:t>O</w:t>
      </w:r>
      <w:r w:rsidRPr="002059BE">
        <w:rPr>
          <w:sz w:val="20"/>
          <w:szCs w:val="20"/>
          <w:vertAlign w:val="subscript"/>
        </w:rPr>
        <w:t>41</w:t>
      </w:r>
      <w:r w:rsidRPr="002059BE">
        <w:rPr>
          <w:sz w:val="20"/>
          <w:szCs w:val="20"/>
        </w:rPr>
        <w:t>•5H</w:t>
      </w:r>
      <w:r w:rsidRPr="002059BE">
        <w:rPr>
          <w:sz w:val="20"/>
          <w:szCs w:val="20"/>
          <w:vertAlign w:val="subscript"/>
        </w:rPr>
        <w:t>2</w:t>
      </w:r>
      <w:r w:rsidRPr="002059BE">
        <w:rPr>
          <w:sz w:val="20"/>
          <w:szCs w:val="20"/>
        </w:rPr>
        <w:t xml:space="preserve">O) and water extract of </w:t>
      </w:r>
      <w:proofErr w:type="spellStart"/>
      <w:r w:rsidRPr="002059BE">
        <w:rPr>
          <w:sz w:val="20"/>
          <w:szCs w:val="20"/>
        </w:rPr>
        <w:t>spondiasmombin</w:t>
      </w:r>
      <w:proofErr w:type="spellEnd"/>
      <w:r w:rsidRPr="002059BE">
        <w:rPr>
          <w:sz w:val="20"/>
          <w:szCs w:val="20"/>
        </w:rPr>
        <w:t xml:space="preserve"> in a simple, easy, and affordable approach</w:t>
      </w:r>
      <w:r w:rsidR="00E112A0" w:rsidRPr="002059BE">
        <w:rPr>
          <w:sz w:val="20"/>
          <w:szCs w:val="20"/>
        </w:rPr>
        <w:fldChar w:fldCharType="begin" w:fldLock="1"/>
      </w:r>
      <w:r w:rsidR="00487F4C" w:rsidRPr="002059BE">
        <w:rPr>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00E112A0" w:rsidRPr="002059BE">
        <w:rPr>
          <w:sz w:val="20"/>
          <w:szCs w:val="20"/>
        </w:rPr>
        <w:fldChar w:fldCharType="separate"/>
      </w:r>
      <w:r w:rsidR="00487F4C" w:rsidRPr="002059BE">
        <w:rPr>
          <w:noProof/>
          <w:sz w:val="20"/>
          <w:szCs w:val="20"/>
        </w:rPr>
        <w:t>[28]</w:t>
      </w:r>
      <w:r w:rsidR="00E112A0" w:rsidRPr="002059BE">
        <w:rPr>
          <w:sz w:val="20"/>
          <w:szCs w:val="20"/>
        </w:rPr>
        <w:fldChar w:fldCharType="end"/>
      </w:r>
      <w:r w:rsidRPr="002059BE">
        <w:rPr>
          <w:sz w:val="20"/>
          <w:szCs w:val="20"/>
        </w:rPr>
        <w:t xml:space="preserve">. In addition, solution pH and calcination temperature had a key impact on the morphological arrangement and structural features such as average crystallite size and surface area </w:t>
      </w:r>
      <w:r w:rsidR="00E112A0" w:rsidRPr="002059BE">
        <w:rPr>
          <w:sz w:val="20"/>
          <w:szCs w:val="20"/>
        </w:rPr>
        <w:fldChar w:fldCharType="begin" w:fldLock="1"/>
      </w:r>
      <w:r w:rsidR="007C0A1F" w:rsidRPr="002059BE">
        <w:rPr>
          <w:sz w:val="20"/>
          <w:szCs w:val="20"/>
        </w:rPr>
        <w:instrText>ADDIN CSL_CITATION {"citationItems":[{"id":"ITEM-1","itemData":{"DOI":"10.1016/j.jssc.2006.09.020","ISSN":"00224596","author":[{"dropping-particle":"","family":"Gu","given":"Zhanjun","non-dropping-particle":"","parse-names":false,"suffix":""},{"dropping-particle":"","family":"Li","given":"Huiqiao","non-dropping-particle":"","parse-names":false,"suffix":""},{"dropping-particle":"","family":"Zhai","given":"Tianyou","non-dropping-particle":"","parse-names":false,"suffix":""},{"dropping-particle":"","family":"Yang","given":"Wensheng","non-dropping-particle":"","parse-names":false,"suffix":""},{"dropping-particle":"","family":"Xia","given":"Yongyao","non-dropping-particle":"","parse-names":false,"suffix":""},{"dropping-particle":"","family":"Ma","given":"Ying","non-dropping-particle":"","parse-names":false,"suffix":""},{"dropping-particle":"","family":"Yao","given":"Jiannian","non-dropping-particle":"","parse-names":false,"suffix":""}],"container-title":"Journal of Solid State Chemistry","id":"ITEM-1","issue":"1","issued":{"date-parts":[["2007","1"]]},"page":"98-105","title":"Large-scale synthesis of single-crystal hexagonal tungsten trioxide nanowires and electrochemical lithium intercalation into the nanocrystals","type":"article-journal","volume":"180"},"uris":["http://www.mendeley.com/documents/?uuid=fb89b940-a87f-3697-907f-fccfee172c34"]},{"id":"ITEM-2","itemData":{"DOI":"10.1063/1.4980363","author":[{"dropping-particle":"","family":"Kavitha","given":"N. S.","non-dropping-particle":"","parse-names":false,"suffix":""},{"dropping-particle":"","family":"Venkatesh","given":"K. S.","non-dropping-particle":"","parse-names":false,"suffix":""},{"dropping-particle":"","family":"Palani","given":"N. S.","non-dropping-particle":"","parse-names":false,"suffix":""},{"dropping-particle":"","family":"Ilangovan","given":"R.","non-dropping-particle":"","parse-names":false,"suffix":""}],"id":"ITEM-2","issued":{"date-parts":[["2017"]]},"page":"050130","title":"Fungus mediated biosynthesis of WO3 nanoparticles using Fusarium solani extract","type":"paper-conference"},"uris":["http://www.mendeley.com/documents/?uuid=edea763c-a6ee-3365-9b10-e8661727ef90"]}],"mendeley":{"formattedCitation":"[40], [41]","plainTextFormattedCitation":"[40], [41]","previouslyFormattedCitation":"[40], [41]"},"properties":{"noteIndex":0},"schema":"https://github.com/citation-style-language/schema/raw/master/csl-citation.json"}</w:instrText>
      </w:r>
      <w:r w:rsidR="00E112A0" w:rsidRPr="002059BE">
        <w:rPr>
          <w:sz w:val="20"/>
          <w:szCs w:val="20"/>
        </w:rPr>
        <w:fldChar w:fldCharType="separate"/>
      </w:r>
      <w:r w:rsidR="00487F4C" w:rsidRPr="002059BE">
        <w:rPr>
          <w:noProof/>
          <w:sz w:val="20"/>
          <w:szCs w:val="20"/>
        </w:rPr>
        <w:t>[40], [41]</w:t>
      </w:r>
      <w:r w:rsidR="00E112A0" w:rsidRPr="002059BE">
        <w:rPr>
          <w:sz w:val="20"/>
          <w:szCs w:val="20"/>
        </w:rPr>
        <w:fldChar w:fldCharType="end"/>
      </w:r>
      <w:r w:rsidRPr="002059BE">
        <w:rPr>
          <w:sz w:val="20"/>
          <w:szCs w:val="20"/>
        </w:rPr>
        <w:t>. Crystallite sizes were observed to increase with solution pH and calcination temperature. At the pH of the solution and the calcination temperature used, there was no change in the phase type of WO</w:t>
      </w:r>
      <w:r w:rsidRPr="002059BE">
        <w:rPr>
          <w:sz w:val="20"/>
          <w:szCs w:val="20"/>
          <w:vertAlign w:val="subscript"/>
        </w:rPr>
        <w:t>3</w:t>
      </w:r>
      <w:r w:rsidRPr="002059BE">
        <w:rPr>
          <w:sz w:val="20"/>
          <w:szCs w:val="20"/>
        </w:rPr>
        <w:t>, but only the monoclinic polymorph was formed</w:t>
      </w:r>
      <w:r w:rsidR="00E112A0" w:rsidRPr="002059BE">
        <w:rPr>
          <w:sz w:val="20"/>
          <w:szCs w:val="20"/>
        </w:rPr>
        <w:fldChar w:fldCharType="begin" w:fldLock="1"/>
      </w:r>
      <w:r w:rsidR="007C0A1F" w:rsidRPr="002059BE">
        <w:rPr>
          <w:sz w:val="20"/>
          <w:szCs w:val="20"/>
        </w:rPr>
        <w:instrText>ADDIN CSL_CITATION {"citationItems":[{"id":"ITEM-1","itemData":{"abstract":"ZnO nanoparticles were prepared through a facile one part green synthesis method with assistance of sollanam\nsanthocarbom plant. The as synthesized ZnO was subjected to UV–visible diffuse reflectance spectroscopy (UV–vis-DRS), fourier\ntransformed infrared spectroscopy(FT-IR), X-Ray diffraction (XRD), Scanning Electron Microscopy (SEM) and energy dispersive X-ray\nSpectroscopy (EDS). The solar photocatalytic activity of nanoparticles was evaluated by degradation of Fuchsine (FU) in aqueous\nsolution. The plant extract modified ZnO exhibited the highest photocatalytic activity under sunlight illumination with a dye\nconcentration of 10µm/L and it follows pseudo first order kinetic.","author":[{"dropping-particle":"","family":"Karthiga Rajendaran","given":"","non-dropping-particle":"","parse-names":false,"suffix":""},{"dropping-particle":"","family":"Sudha Annamalai1","given":"","non-dropping-particle":"","parse-names":false,"suffix":""}],"container-title":"International Journal of Science and Research (IJSR)","id":"ITEM-1","issue":"6","issued":{"date-parts":[["2015","6"]]},"page":"2370-2376","title":"Green Synthesis of ZnO Nanoparticles Using Sollanam Santhocarbom to Study Its Solarphotocatalytic Activity","type":"article-journal","volume":"6"},"uris":["http://www.mendeley.com/documents/?uuid=877c6045-79c4-3c23-9091-e794ce54c393"]}],"mendeley":{"formattedCitation":"[42]","plainTextFormattedCitation":"[42]","previouslyFormattedCitation":"[42]"},"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2]</w:t>
      </w:r>
      <w:r w:rsidR="00E112A0" w:rsidRPr="002059BE">
        <w:rPr>
          <w:sz w:val="20"/>
          <w:szCs w:val="20"/>
        </w:rPr>
        <w:fldChar w:fldCharType="end"/>
      </w:r>
      <w:r w:rsidRPr="002059BE">
        <w:rPr>
          <w:sz w:val="20"/>
          <w:szCs w:val="20"/>
        </w:rPr>
        <w:t xml:space="preserve">. Furthermore, the observed shape may be attributed to the binding, binding and stabilizing impact of the aqueous </w:t>
      </w:r>
      <w:proofErr w:type="spellStart"/>
      <w:r w:rsidRPr="002059BE">
        <w:rPr>
          <w:sz w:val="20"/>
          <w:szCs w:val="20"/>
        </w:rPr>
        <w:t>spondiasmombin</w:t>
      </w:r>
      <w:proofErr w:type="spellEnd"/>
      <w:r w:rsidRPr="002059BE">
        <w:rPr>
          <w:sz w:val="20"/>
          <w:szCs w:val="20"/>
        </w:rPr>
        <w:t xml:space="preserve"> </w:t>
      </w:r>
      <w:proofErr w:type="spellStart"/>
      <w:r w:rsidRPr="002059BE">
        <w:rPr>
          <w:sz w:val="20"/>
          <w:szCs w:val="20"/>
        </w:rPr>
        <w:t>biomolecules</w:t>
      </w:r>
      <w:proofErr w:type="spellEnd"/>
      <w:r w:rsidRPr="002059BE">
        <w:rPr>
          <w:sz w:val="20"/>
          <w:szCs w:val="20"/>
        </w:rPr>
        <w:t xml:space="preserve"> in the produced WO</w:t>
      </w:r>
      <w:r w:rsidRPr="002059BE">
        <w:rPr>
          <w:sz w:val="20"/>
          <w:szCs w:val="20"/>
          <w:vertAlign w:val="subscript"/>
        </w:rPr>
        <w:t>3</w:t>
      </w:r>
      <w:r w:rsidRPr="002059BE">
        <w:rPr>
          <w:sz w:val="20"/>
          <w:szCs w:val="20"/>
        </w:rPr>
        <w:t xml:space="preserve"> nanoparticles. And in general, it was discovered that the particle size of WO</w:t>
      </w:r>
      <w:r w:rsidRPr="002059BE">
        <w:rPr>
          <w:sz w:val="20"/>
          <w:szCs w:val="20"/>
          <w:vertAlign w:val="subscript"/>
        </w:rPr>
        <w:t xml:space="preserve">3 </w:t>
      </w:r>
      <w:r w:rsidRPr="002059BE">
        <w:rPr>
          <w:sz w:val="20"/>
          <w:szCs w:val="20"/>
        </w:rPr>
        <w:t>nanoparticles rose in the order of 13.8 &lt; 14.3 &lt; 16.7 nm and 1, 4, 7 and 10 in the order of pH accordingly. An acidic environment favours the pristine monoclinic symmetry of WO</w:t>
      </w:r>
      <w:r w:rsidRPr="002059BE">
        <w:rPr>
          <w:sz w:val="20"/>
          <w:szCs w:val="20"/>
          <w:vertAlign w:val="subscript"/>
        </w:rPr>
        <w:t>3</w:t>
      </w:r>
      <w:r w:rsidRPr="002059BE">
        <w:rPr>
          <w:sz w:val="20"/>
          <w:szCs w:val="20"/>
        </w:rPr>
        <w:t>. In summary, all the characterization techniques used in this work confirmed the successful synthesis and monoclinic phase formation of WO</w:t>
      </w:r>
      <w:r w:rsidRPr="002059BE">
        <w:rPr>
          <w:sz w:val="20"/>
          <w:szCs w:val="20"/>
          <w:vertAlign w:val="subscript"/>
        </w:rPr>
        <w:t>3</w:t>
      </w:r>
      <w:r w:rsidRPr="002059BE">
        <w:rPr>
          <w:sz w:val="20"/>
          <w:szCs w:val="20"/>
        </w:rPr>
        <w:t xml:space="preserve"> nanoparticles with a higher specific surface area and small crystal size compared to other manufacturing techniques found in the literature, and its SEM image was shown in Fig. 6. </w:t>
      </w:r>
    </w:p>
    <w:p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4877656" cy="4087504"/>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76800" cy="4086786"/>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lastRenderedPageBreak/>
        <w:t>Fig.6. HRSEM images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nanoparticles prepared at optimum pH of 1 and calcined at temperature a 250 °C, b 350 °C, c 450 °C, d 550 °C, and e 650 °C at constant holding time of 2 h</w:t>
      </w:r>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7]</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 Transition metal doped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1 Cobalt tungstate for long term stability of electrode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e author offers a protein sol-gel green approach employing red algae (Rhodophyta) agar to synthesise cobalt tungstate (CoWO</w:t>
      </w:r>
      <w:r w:rsidRPr="002059BE">
        <w:rPr>
          <w:sz w:val="20"/>
          <w:szCs w:val="20"/>
          <w:vertAlign w:val="subscript"/>
        </w:rPr>
        <w:t>4</w:t>
      </w:r>
      <w:r w:rsidRPr="002059BE">
        <w:rPr>
          <w:sz w:val="20"/>
          <w:szCs w:val="20"/>
        </w:rPr>
        <w:t>) powders for battery-like electrodes. In contrast, CoWO</w:t>
      </w:r>
      <w:r w:rsidRPr="002059BE">
        <w:rPr>
          <w:sz w:val="20"/>
          <w:szCs w:val="20"/>
          <w:vertAlign w:val="subscript"/>
        </w:rPr>
        <w:t xml:space="preserve">4 </w:t>
      </w:r>
      <w:r w:rsidRPr="002059BE">
        <w:rPr>
          <w:sz w:val="20"/>
          <w:szCs w:val="20"/>
        </w:rPr>
        <w:t xml:space="preserve">is similarly made by comparable protein chemistry using flavourless </w:t>
      </w:r>
      <w:proofErr w:type="spellStart"/>
      <w:r w:rsidRPr="002059BE">
        <w:rPr>
          <w:sz w:val="20"/>
          <w:szCs w:val="20"/>
        </w:rPr>
        <w:t>gelatin</w:t>
      </w:r>
      <w:proofErr w:type="spellEnd"/>
      <w:r w:rsidRPr="002059BE">
        <w:rPr>
          <w:sz w:val="20"/>
          <w:szCs w:val="20"/>
        </w:rPr>
        <w:t xml:space="preserve">. The obtained powders were calcined at 800 °C for 2 h and subsequently characterized by XRD (Rietveld purification), SEM/EDS, FTIR/Raman/UV-Vis-NIR spectroscopy, VSM and several electrochemical tests to assess the battery-like behaviour in an alkaline environment (3 MOH). The findings demonstrate that samples made with </w:t>
      </w:r>
      <w:proofErr w:type="spellStart"/>
      <w:r w:rsidRPr="002059BE">
        <w:rPr>
          <w:sz w:val="20"/>
          <w:szCs w:val="20"/>
        </w:rPr>
        <w:t>gelatin</w:t>
      </w:r>
      <w:proofErr w:type="spellEnd"/>
      <w:r w:rsidRPr="002059BE">
        <w:rPr>
          <w:sz w:val="20"/>
          <w:szCs w:val="20"/>
        </w:rPr>
        <w:t xml:space="preserve"> had an average particle size of 150 nm and a crystallite size of 68 nm, compared to 284 nm (particles) and 84 nm (crystallites) for the agar-agar-treated materials. Magnetic examination at 300 K demonstrated the paramagnetic behaviour of both samples. Analysis B for samples prepared B and 4.926 m of these curves demonstrated an effective magnetic moment per cobalt atom of 4.908 m with </w:t>
      </w:r>
      <w:proofErr w:type="spellStart"/>
      <w:r w:rsidRPr="002059BE">
        <w:rPr>
          <w:sz w:val="20"/>
          <w:szCs w:val="20"/>
        </w:rPr>
        <w:t>gelatin</w:t>
      </w:r>
      <w:proofErr w:type="spellEnd"/>
      <w:r w:rsidRPr="002059BE">
        <w:rPr>
          <w:sz w:val="20"/>
          <w:szCs w:val="20"/>
        </w:rPr>
        <w:t xml:space="preserve"> and agar, respectively. The performance of CoWO</w:t>
      </w:r>
      <w:r w:rsidRPr="002059BE">
        <w:rPr>
          <w:sz w:val="20"/>
          <w:szCs w:val="20"/>
          <w:vertAlign w:val="subscript"/>
        </w:rPr>
        <w:t>4</w:t>
      </w:r>
      <w:r w:rsidRPr="002059BE">
        <w:rPr>
          <w:sz w:val="20"/>
          <w:szCs w:val="20"/>
        </w:rPr>
        <w:t xml:space="preserve"> as a battery-like electrode is due to the surface faradic Redox reaction mechanism connected with the reversible valence state between Co</w:t>
      </w:r>
      <w:r w:rsidRPr="002059BE">
        <w:rPr>
          <w:sz w:val="20"/>
          <w:szCs w:val="20"/>
          <w:vertAlign w:val="superscript"/>
        </w:rPr>
        <w:t>2</w:t>
      </w:r>
      <w:r w:rsidRPr="002059BE">
        <w:rPr>
          <w:sz w:val="20"/>
          <w:szCs w:val="20"/>
        </w:rPr>
        <w:t xml:space="preserve"> and Co</w:t>
      </w:r>
      <w:r w:rsidRPr="002059BE">
        <w:rPr>
          <w:sz w:val="20"/>
          <w:szCs w:val="20"/>
          <w:vertAlign w:val="superscript"/>
        </w:rPr>
        <w:t>3</w:t>
      </w:r>
      <w:r w:rsidRPr="002059BE">
        <w:rPr>
          <w:sz w:val="20"/>
          <w:szCs w:val="20"/>
        </w:rPr>
        <w:t>. The discharge curves demonstrate no significant variation in electrochemical activity, with a maximum specific capacity of 77 C g</w:t>
      </w:r>
      <w:r w:rsidRPr="002059BE">
        <w:rPr>
          <w:sz w:val="20"/>
          <w:szCs w:val="20"/>
          <w:vertAlign w:val="superscript"/>
        </w:rPr>
        <w:t>-1</w:t>
      </w:r>
      <w:r w:rsidRPr="002059BE">
        <w:rPr>
          <w:sz w:val="20"/>
          <w:szCs w:val="20"/>
        </w:rPr>
        <w:t xml:space="preserve"> and a specific current of 1 A g</w:t>
      </w:r>
      <w:r w:rsidRPr="002059BE">
        <w:rPr>
          <w:sz w:val="20"/>
          <w:szCs w:val="20"/>
          <w:vertAlign w:val="superscript"/>
        </w:rPr>
        <w:t>-1</w:t>
      </w:r>
      <w:r w:rsidR="00E112A0" w:rsidRPr="002059BE">
        <w:rPr>
          <w:sz w:val="20"/>
          <w:szCs w:val="20"/>
        </w:rPr>
        <w:fldChar w:fldCharType="begin" w:fldLock="1"/>
      </w:r>
      <w:r w:rsidR="007C0A1F" w:rsidRPr="002059BE">
        <w:rPr>
          <w:sz w:val="20"/>
          <w:szCs w:val="20"/>
        </w:rPr>
        <w:instrText>ADDIN CSL_CITATION {"citationItems":[{"id":"ITEM-1","itemData":{"DOI":"10.1016/j.surfin.2019.05.005","ISSN":"24680230","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Surfaces and Interfaces","id":"ITEM-1","issued":{"date-parts":[["2019","9"]]},"page":"164-173","title":"Enhancement of electrochemical sensor for the determination of glucose based on mesoporous VO2/PVA nanocomposites","type":"article-journal","volume":"16"},"uris":["http://www.mendeley.com/documents/?uuid=24a35887-df3e-336f-b43f-cf1f6764f180"]}],"mendeley":{"formattedCitation":"[43]","plainTextFormattedCitation":"[43]","previouslyFormattedCitation":"[43]"},"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3]</w:t>
      </w:r>
      <w:r w:rsidR="00E112A0" w:rsidRPr="002059BE">
        <w:rPr>
          <w:sz w:val="20"/>
          <w:szCs w:val="20"/>
        </w:rPr>
        <w:fldChar w:fldCharType="end"/>
      </w:r>
      <w:r w:rsidRPr="002059BE">
        <w:rPr>
          <w:sz w:val="20"/>
          <w:szCs w:val="20"/>
        </w:rPr>
        <w:t>. The long-term durability of the electrodes is demonstrated by the capacity retention of nearly 98% through 1000 charge-discharge cycles at 1 A g</w:t>
      </w:r>
      <w:r w:rsidRPr="002059BE">
        <w:rPr>
          <w:sz w:val="20"/>
          <w:szCs w:val="20"/>
          <w:vertAlign w:val="superscript"/>
        </w:rPr>
        <w:t>-1</w:t>
      </w:r>
      <w:r w:rsidRPr="002059BE">
        <w:rPr>
          <w:sz w:val="20"/>
          <w:szCs w:val="20"/>
        </w:rPr>
        <w:t xml:space="preserve"> was shown in Fig. 7</w:t>
      </w:r>
      <w:r w:rsidR="00E112A0" w:rsidRPr="002059BE">
        <w:rPr>
          <w:sz w:val="20"/>
          <w:szCs w:val="20"/>
        </w:rPr>
        <w:fldChar w:fldCharType="begin" w:fldLock="1"/>
      </w:r>
      <w:r w:rsidR="007C0A1F" w:rsidRPr="002059BE">
        <w:rPr>
          <w:sz w:val="20"/>
          <w:szCs w:val="20"/>
        </w:rPr>
        <w:instrText>ADDIN CSL_CITATION {"citationItems":[{"id":"ITEM-1","itemData":{"DOI":"10.1016/j.microc.2020.105006","ISSN":"0026265X","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Microchemical Journal","id":"ITEM-1","issued":{"date-parts":[["2020","9"]]},"page":"105006","title":"Selective enhancement of non-enzymatic glucose sensor by used PVP modified on α-MoO3 nanomaterials","type":"article-journal","volume":"157"},"uris":["http://www.mendeley.com/documents/?uuid=42ed71e9-300a-37ca-ae0a-6f81fca851b2"]}],"mendeley":{"formattedCitation":"[44]","plainTextFormattedCitation":"[44]","previouslyFormattedCitation":"[44]"},"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4]</w:t>
      </w:r>
      <w:r w:rsidR="00E112A0" w:rsidRPr="002059BE">
        <w:rPr>
          <w:sz w:val="20"/>
          <w:szCs w:val="20"/>
        </w:rPr>
        <w:fldChar w:fldCharType="end"/>
      </w:r>
      <w:r w:rsidRPr="002059BE">
        <w:rPr>
          <w:sz w:val="20"/>
          <w:szCs w:val="20"/>
        </w:rPr>
        <w:t xml:space="preserve">.  </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3536406" cy="2254250"/>
            <wp:effectExtent l="19050" t="0" r="6894"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38204" cy="2255396"/>
                    </a:xfrm>
                    <a:prstGeom prst="rect">
                      <a:avLst/>
                    </a:prstGeom>
                    <a:noFill/>
                    <a:ln>
                      <a:noFill/>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7.  Graphical abstract for capacity retention and charge-discharge cycles of cobalt tungstate</w:t>
      </w:r>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9]</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2 Iron tungstate for selective determination of theophylline</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The author presents the selective and sensitive detection of bronchodilators (theophylline) utilising Aloe Vera plant extract decorated iron tungstate </w:t>
      </w:r>
      <w:proofErr w:type="spellStart"/>
      <w:r w:rsidRPr="002059BE">
        <w:rPr>
          <w:sz w:val="20"/>
          <w:szCs w:val="20"/>
        </w:rPr>
        <w:t>nanorods</w:t>
      </w:r>
      <w:proofErr w:type="spellEnd"/>
      <w:r w:rsidRPr="002059BE">
        <w:rPr>
          <w:sz w:val="20"/>
          <w:szCs w:val="20"/>
        </w:rPr>
        <w:t xml:space="preserve"> (AFW) immobilised </w:t>
      </w:r>
      <w:proofErr w:type="spellStart"/>
      <w:r w:rsidRPr="002059BE">
        <w:rPr>
          <w:sz w:val="20"/>
          <w:szCs w:val="20"/>
        </w:rPr>
        <w:t>Nafion</w:t>
      </w:r>
      <w:proofErr w:type="spellEnd"/>
      <w:r w:rsidRPr="002059BE">
        <w:rPr>
          <w:sz w:val="20"/>
          <w:szCs w:val="20"/>
        </w:rPr>
        <w:t xml:space="preserve"> (</w:t>
      </w:r>
      <w:proofErr w:type="spellStart"/>
      <w:r w:rsidRPr="002059BE">
        <w:rPr>
          <w:sz w:val="20"/>
          <w:szCs w:val="20"/>
        </w:rPr>
        <w:t>Nf</w:t>
      </w:r>
      <w:proofErr w:type="spellEnd"/>
      <w:r w:rsidRPr="002059BE">
        <w:rPr>
          <w:sz w:val="20"/>
          <w:szCs w:val="20"/>
        </w:rPr>
        <w:t>) modified glassy carbon electrode (GCE) (AFW/</w:t>
      </w:r>
      <w:proofErr w:type="spellStart"/>
      <w:r w:rsidRPr="002059BE">
        <w:rPr>
          <w:sz w:val="20"/>
          <w:szCs w:val="20"/>
        </w:rPr>
        <w:t>Nf</w:t>
      </w:r>
      <w:proofErr w:type="spellEnd"/>
      <w:r w:rsidRPr="002059BE">
        <w:rPr>
          <w:sz w:val="20"/>
          <w:szCs w:val="20"/>
        </w:rPr>
        <w:t>/GCE)</w:t>
      </w:r>
      <w:r w:rsidR="00E112A0" w:rsidRPr="002059BE">
        <w:rPr>
          <w:sz w:val="20"/>
          <w:szCs w:val="20"/>
        </w:rPr>
        <w:fldChar w:fldCharType="begin" w:fldLock="1"/>
      </w:r>
      <w:r w:rsidR="007C0A1F" w:rsidRPr="002059BE">
        <w:rPr>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30]</w:t>
      </w:r>
      <w:r w:rsidR="00E112A0" w:rsidRPr="002059BE">
        <w:rPr>
          <w:sz w:val="20"/>
          <w:szCs w:val="20"/>
        </w:rPr>
        <w:fldChar w:fldCharType="end"/>
      </w:r>
      <w:r w:rsidRPr="002059BE">
        <w:rPr>
          <w:sz w:val="20"/>
          <w:szCs w:val="20"/>
        </w:rPr>
        <w:t xml:space="preserve">. AFW was synthesised using a co-precipitation process and characterised by UV-visible spectroscopy, X-ray diffraction (XRD), Fourier transform infrared spectroscopy (FT-IR), scanning electron microscopy (SEM) in Fig .8, elemental analysis (EDX) and electrochemical investigations. Interestingly, the oxidation of </w:t>
      </w:r>
      <w:proofErr w:type="spellStart"/>
      <w:r w:rsidRPr="002059BE">
        <w:rPr>
          <w:sz w:val="20"/>
          <w:szCs w:val="20"/>
        </w:rPr>
        <w:t>theophylline</w:t>
      </w:r>
      <w:proofErr w:type="spellEnd"/>
      <w:r w:rsidRPr="002059BE">
        <w:rPr>
          <w:sz w:val="20"/>
          <w:szCs w:val="20"/>
        </w:rPr>
        <w:t xml:space="preserve"> on AFW/</w:t>
      </w:r>
      <w:proofErr w:type="spellStart"/>
      <w:r w:rsidRPr="002059BE">
        <w:rPr>
          <w:sz w:val="20"/>
          <w:szCs w:val="20"/>
        </w:rPr>
        <w:t>Nf</w:t>
      </w:r>
      <w:proofErr w:type="spellEnd"/>
      <w:r w:rsidRPr="002059BE">
        <w:rPr>
          <w:sz w:val="20"/>
          <w:szCs w:val="20"/>
        </w:rPr>
        <w:t xml:space="preserve">/GCE revealed improved </w:t>
      </w:r>
      <w:proofErr w:type="spellStart"/>
      <w:r w:rsidRPr="002059BE">
        <w:rPr>
          <w:sz w:val="20"/>
          <w:szCs w:val="20"/>
        </w:rPr>
        <w:t>electrocatalytic</w:t>
      </w:r>
      <w:proofErr w:type="spellEnd"/>
      <w:r w:rsidRPr="002059BE">
        <w:rPr>
          <w:sz w:val="20"/>
          <w:szCs w:val="20"/>
        </w:rPr>
        <w:t xml:space="preserve"> activity compared to bare GCE and iron tungstate (FW) modified GCE. Theophylline oxidation in the electrochemical sensor also revealed a linear current response range from 0.1 to 160 mM and a low limit of detection (LOD) of 0.0028 mM</w:t>
      </w:r>
      <w:r w:rsidR="00E112A0" w:rsidRPr="002059BE">
        <w:rPr>
          <w:sz w:val="20"/>
          <w:szCs w:val="20"/>
        </w:rPr>
        <w:fldChar w:fldCharType="begin" w:fldLock="1"/>
      </w:r>
      <w:r w:rsidR="007C0A1F" w:rsidRPr="002059BE">
        <w:rPr>
          <w:sz w:val="20"/>
          <w:szCs w:val="20"/>
        </w:rPr>
        <w:instrText>ADDIN CSL_CITATION {"citationItems":[{"id":"ITEM-1","itemData":{"DOI":"10.1155/2022/8755464","ISSN":"1687-529X","abstract":"&lt;p&gt;At present, the determination of dopamine (DA) is enormously necessary for the human body. Since then, it has played a crucial role in the brain that affects mood, sleep, memory, learning, and concentration. Dopamine insufficiency is a threat to human health. Dopamine recognition is important to avoid this problem. Copper oxide (CuO) nanoparticles are one of the potentials which can be used in the detection of dopamine level in the sample. In this work, CuO was synthesized by a simple chemical precipitation technique and modified by polyvinyl alcohol (PVA) as a capping agent. The nanomaterials manufactured are used for the detection of dopamine in 0.1 M PBS medium at room temperature. The CuO/PVA-modified electrode shows better electrocatalytic activity than CuO/GCE (glassy carbon electrode). The constructed dopamine biosensor of copper oxide-PVA nanocomposites also has extraordinary selectivity, stability, sensitivity (183.12 μA mM-1 cm-2), and a minimum level detection limit of 0.017 μM, is inexpensive, and has minimal effort and rapid detection of dopamine.&lt;/p&gt;","author":[{"dropping-particle":"","family":"Azharudeen","given":"A. Mohamed","non-dropping-particle":"","parse-names":false,"suffix":""},{"dropping-particle":"","family":"Roy","given":"Arpita","non-dropping-particle":"","parse-names":false,"suffix":""},{"dropping-particle":"","family":"Karthiga","given":"R.","non-dropping-particle":"","parse-names":false,"suffix":""},{"dropping-particle":"","family":"Prabhu","given":"S. Arun","non-dropping-particle":"","parse-names":false,"suffix":""},{"dropping-particle":"","family":"Prakash","given":"M. G.","non-dropping-particle":"","parse-names":false,"suffix":""},{"dropping-particle":"","family":"Badhusha","given":"A. Mohamed Ismail","non-dropping-particle":"","parse-names":false,"suffix":""},{"dropping-particle":"","family":"Ali","given":"Huma","non-dropping-particle":"","parse-names":false,"suffix":""},{"dropping-particle":"","family":"Katubi","given":"Khadijah Mohammedsaleh","non-dropping-particle":"","parse-names":false,"suffix":""},{"dropping-particle":"","family":"Islam","given":"Md. Rabiul","non-dropping-particle":"","parse-names":false,"suffix":""}],"container-title":"International Journal of Photoenergy","id":"ITEM-1","issued":{"date-parts":[["2022","2","22"]]},"page":"1-9","title":"Ultrasensitive and Selective Electrochemical Detection of Dopamine Based on CuO/PVA Nanocomposite-Modified GC Electrode","type":"article-journal","volume":"2022"},"uris":["http://www.mendeley.com/documents/?uuid=7922a0c9-8f90-30fb-8da4-59990c2b1268"]}],"mendeley":{"formattedCitation":"[45]","plainTextFormattedCitation":"[45]","previouslyFormattedCitation":"[45]"},"properties":{"noteIndex":0},"schema":"https://github.com/citation-style-language/schema/raw/master/csl-citation.json"}</w:instrText>
      </w:r>
      <w:r w:rsidR="00E112A0" w:rsidRPr="002059BE">
        <w:rPr>
          <w:sz w:val="20"/>
          <w:szCs w:val="20"/>
        </w:rPr>
        <w:fldChar w:fldCharType="separate"/>
      </w:r>
      <w:r w:rsidR="007C0A1F" w:rsidRPr="002059BE">
        <w:rPr>
          <w:noProof/>
          <w:sz w:val="20"/>
          <w:szCs w:val="20"/>
        </w:rPr>
        <w:t>[45]</w:t>
      </w:r>
      <w:r w:rsidR="00E112A0" w:rsidRPr="002059BE">
        <w:rPr>
          <w:sz w:val="20"/>
          <w:szCs w:val="20"/>
        </w:rPr>
        <w:fldChar w:fldCharType="end"/>
      </w:r>
      <w:r w:rsidRPr="002059BE">
        <w:rPr>
          <w:sz w:val="20"/>
          <w:szCs w:val="20"/>
        </w:rPr>
        <w:t xml:space="preserve">. This sensor exhibited great selectivity, stability, and repeatability in biological and dietary samples studied was shown in Fig.9. It has been effectively employed for the selective determination of theophylline in human serum, black tea, and urine samples. </w:t>
      </w:r>
    </w:p>
    <w:p w:rsidR="00826BAB" w:rsidRPr="002059BE" w:rsidRDefault="00826BAB" w:rsidP="002059BE">
      <w:pPr>
        <w:pStyle w:val="NormalWeb"/>
        <w:spacing w:before="0" w:beforeAutospacing="0" w:after="0" w:afterAutospacing="0" w:line="360" w:lineRule="auto"/>
        <w:ind w:firstLine="720"/>
        <w:jc w:val="both"/>
        <w:rPr>
          <w:sz w:val="20"/>
          <w:szCs w:val="20"/>
        </w:rPr>
      </w:pPr>
    </w:p>
    <w:p w:rsidR="00826BAB" w:rsidRPr="002059BE" w:rsidRDefault="00826BAB" w:rsidP="002059BE">
      <w:pPr>
        <w:pStyle w:val="NormalWeb"/>
        <w:spacing w:before="0" w:beforeAutospacing="0" w:after="0" w:afterAutospacing="0" w:line="360" w:lineRule="auto"/>
        <w:ind w:firstLine="720"/>
        <w:jc w:val="both"/>
        <w:rPr>
          <w:sz w:val="20"/>
          <w:szCs w:val="20"/>
        </w:rPr>
      </w:pP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lastRenderedPageBreak/>
        <w:drawing>
          <wp:inline distT="0" distB="0" distL="0" distR="0">
            <wp:extent cx="4743450" cy="2105025"/>
            <wp:effectExtent l="0" t="0" r="0" b="952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3450" cy="2105025"/>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8. SEM images for a) iron tungstate and b) aloe vera plant decorated iron tungstate</w:t>
      </w:r>
    </w:p>
    <w:p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drawing>
          <wp:inline distT="0" distB="0" distL="0" distR="0">
            <wp:extent cx="5686425" cy="2581275"/>
            <wp:effectExtent l="0" t="0" r="9525" b="9525"/>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6425" cy="2581275"/>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9. (a) DPV response of the AFW/</w:t>
      </w:r>
      <w:proofErr w:type="spellStart"/>
      <w:r w:rsidRPr="002059BE">
        <w:rPr>
          <w:rFonts w:ascii="Times New Roman" w:hAnsi="Times New Roman" w:cs="Times New Roman"/>
          <w:b/>
          <w:sz w:val="20"/>
          <w:szCs w:val="20"/>
        </w:rPr>
        <w:t>Nf</w:t>
      </w:r>
      <w:proofErr w:type="spellEnd"/>
      <w:r w:rsidRPr="002059BE">
        <w:rPr>
          <w:rFonts w:ascii="Times New Roman" w:hAnsi="Times New Roman" w:cs="Times New Roman"/>
          <w:b/>
          <w:sz w:val="20"/>
          <w:szCs w:val="20"/>
        </w:rPr>
        <w:t>/GCE in 0.1 MPBS (pH 7.0) with theophylline concentration varying from 0.1 to 160 mM (b) the insert calibration plot for the linear dependence of peak current vs. concentration of theophyllin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3 CdWO</w:t>
      </w:r>
      <w:r w:rsidRPr="002059BE">
        <w:rPr>
          <w:b/>
          <w:sz w:val="20"/>
          <w:szCs w:val="20"/>
          <w:vertAlign w:val="subscript"/>
        </w:rPr>
        <w:t>4</w:t>
      </w:r>
      <w:r w:rsidRPr="002059BE">
        <w:rPr>
          <w:b/>
          <w:sz w:val="20"/>
          <w:szCs w:val="20"/>
        </w:rPr>
        <w:t xml:space="preserve"> for adsorption and photocatalytic activity for the Bismarck brown R</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Rod-shaped f-CdWO</w:t>
      </w:r>
      <w:r w:rsidRPr="002059BE">
        <w:rPr>
          <w:sz w:val="20"/>
          <w:szCs w:val="20"/>
          <w:vertAlign w:val="subscript"/>
        </w:rPr>
        <w:t>4</w:t>
      </w:r>
      <w:r w:rsidRPr="002059BE">
        <w:rPr>
          <w:sz w:val="20"/>
          <w:szCs w:val="20"/>
        </w:rPr>
        <w:t xml:space="preserve"> was produced and in situ functionalized using </w:t>
      </w:r>
      <w:proofErr w:type="spellStart"/>
      <w:r w:rsidRPr="002059BE">
        <w:rPr>
          <w:sz w:val="20"/>
          <w:szCs w:val="20"/>
        </w:rPr>
        <w:t>Brassica</w:t>
      </w:r>
      <w:proofErr w:type="spellEnd"/>
      <w:r w:rsidRPr="002059BE">
        <w:rPr>
          <w:sz w:val="20"/>
          <w:szCs w:val="20"/>
        </w:rPr>
        <w:t xml:space="preserve"> </w:t>
      </w:r>
      <w:proofErr w:type="spellStart"/>
      <w:r w:rsidRPr="002059BE">
        <w:rPr>
          <w:sz w:val="20"/>
          <w:szCs w:val="20"/>
        </w:rPr>
        <w:t>rapaleaf</w:t>
      </w:r>
      <w:proofErr w:type="spellEnd"/>
      <w:r w:rsidRPr="002059BE">
        <w:rPr>
          <w:sz w:val="20"/>
          <w:szCs w:val="20"/>
        </w:rPr>
        <w:t xml:space="preserve"> extract, as reported by Fatima et al. CdWO</w:t>
      </w:r>
      <w:r w:rsidRPr="002059BE">
        <w:rPr>
          <w:sz w:val="20"/>
          <w:szCs w:val="20"/>
          <w:vertAlign w:val="subscript"/>
        </w:rPr>
        <w:t>4</w:t>
      </w:r>
      <w:r w:rsidRPr="002059BE">
        <w:rPr>
          <w:sz w:val="20"/>
          <w:szCs w:val="20"/>
        </w:rPr>
        <w:t xml:space="preserve"> was validated as a functionalized material by XRD, SEM, TEM and FT-IR methods. Using XRD and TEM imaging, the average particle size was determined to be 54 nm, the average width of the nanorods was 26–32 nm, and the length was 120 nm. A batch adsorption test was done under the influence of dosage, starting concentration, contact duration, solution pH and temperature. 1.5 gL</w:t>
      </w:r>
      <w:r w:rsidRPr="002059BE">
        <w:rPr>
          <w:sz w:val="20"/>
          <w:szCs w:val="20"/>
          <w:vertAlign w:val="superscript"/>
        </w:rPr>
        <w:t>-1</w:t>
      </w:r>
      <w:r w:rsidRPr="002059BE">
        <w:rPr>
          <w:sz w:val="20"/>
          <w:szCs w:val="20"/>
        </w:rPr>
        <w:t xml:space="preserve"> of f-CdWO</w:t>
      </w:r>
      <w:r w:rsidRPr="002059BE">
        <w:rPr>
          <w:sz w:val="20"/>
          <w:szCs w:val="20"/>
          <w:vertAlign w:val="subscript"/>
        </w:rPr>
        <w:t>4</w:t>
      </w:r>
      <w:r w:rsidRPr="002059BE">
        <w:rPr>
          <w:sz w:val="20"/>
          <w:szCs w:val="20"/>
        </w:rPr>
        <w:t xml:space="preserve"> was able to eliminate 80% of Bismarck brown R dye in 15 min from an initial concentration of 10 mgL</w:t>
      </w:r>
      <w:r w:rsidRPr="002059BE">
        <w:rPr>
          <w:sz w:val="20"/>
          <w:szCs w:val="20"/>
          <w:vertAlign w:val="superscript"/>
        </w:rPr>
        <w:t>-1</w:t>
      </w:r>
      <w:r w:rsidRPr="002059BE">
        <w:rPr>
          <w:sz w:val="20"/>
          <w:szCs w:val="20"/>
        </w:rPr>
        <w:t xml:space="preserve"> scheme was shown in Fig. 10. The increased adsorption effectiveness of f-CdWO</w:t>
      </w:r>
      <w:r w:rsidRPr="002059BE">
        <w:rPr>
          <w:sz w:val="20"/>
          <w:szCs w:val="20"/>
          <w:vertAlign w:val="subscript"/>
        </w:rPr>
        <w:t>4</w:t>
      </w:r>
      <w:r w:rsidRPr="002059BE">
        <w:rPr>
          <w:sz w:val="20"/>
          <w:szCs w:val="20"/>
        </w:rPr>
        <w:t xml:space="preserve"> was optimised at acidic </w:t>
      </w:r>
      <w:proofErr w:type="spellStart"/>
      <w:r w:rsidRPr="002059BE">
        <w:rPr>
          <w:sz w:val="20"/>
          <w:szCs w:val="20"/>
        </w:rPr>
        <w:t>pH.</w:t>
      </w:r>
      <w:proofErr w:type="spellEnd"/>
      <w:r w:rsidRPr="002059BE">
        <w:rPr>
          <w:sz w:val="20"/>
          <w:szCs w:val="20"/>
        </w:rPr>
        <w:t xml:space="preserve"> The greatest Langmuir adsorption capacity of </w:t>
      </w:r>
      <w:r w:rsidR="007C0A1F" w:rsidRPr="002059BE">
        <w:rPr>
          <w:sz w:val="20"/>
          <w:szCs w:val="20"/>
        </w:rPr>
        <w:t>f</w:t>
      </w:r>
      <w:r w:rsidRPr="002059BE">
        <w:rPr>
          <w:sz w:val="20"/>
          <w:szCs w:val="20"/>
        </w:rPr>
        <w:t>-CdWO</w:t>
      </w:r>
      <w:r w:rsidRPr="002059BE">
        <w:rPr>
          <w:sz w:val="20"/>
          <w:szCs w:val="20"/>
          <w:vertAlign w:val="subscript"/>
        </w:rPr>
        <w:t>4</w:t>
      </w:r>
      <w:r w:rsidRPr="002059BE">
        <w:rPr>
          <w:sz w:val="20"/>
          <w:szCs w:val="20"/>
        </w:rPr>
        <w:t xml:space="preserve"> was 46.5 mg</w:t>
      </w:r>
      <w:r w:rsidRPr="002059BE">
        <w:rPr>
          <w:sz w:val="20"/>
          <w:szCs w:val="20"/>
          <w:vertAlign w:val="superscript"/>
        </w:rPr>
        <w:t>-1</w:t>
      </w:r>
      <w:r w:rsidRPr="002059BE">
        <w:rPr>
          <w:sz w:val="20"/>
          <w:szCs w:val="20"/>
        </w:rPr>
        <w:t xml:space="preserve"> at 30 °C. The enhanced absorption capacity of Bismarck brown R f-CdWO</w:t>
      </w:r>
      <w:r w:rsidRPr="002059BE">
        <w:rPr>
          <w:sz w:val="20"/>
          <w:szCs w:val="20"/>
          <w:vertAlign w:val="subscript"/>
        </w:rPr>
        <w:t>4</w:t>
      </w:r>
      <w:r w:rsidRPr="002059BE">
        <w:rPr>
          <w:sz w:val="20"/>
          <w:szCs w:val="20"/>
        </w:rPr>
        <w:t xml:space="preserve"> was attributed to the surface functionalization of CdWO</w:t>
      </w:r>
      <w:r w:rsidRPr="002059BE">
        <w:rPr>
          <w:sz w:val="20"/>
          <w:szCs w:val="20"/>
          <w:vertAlign w:val="subscript"/>
        </w:rPr>
        <w:t>4</w:t>
      </w:r>
      <w:r w:rsidRPr="002059BE">
        <w:rPr>
          <w:sz w:val="20"/>
          <w:szCs w:val="20"/>
        </w:rPr>
        <w:t>. f-CdWO</w:t>
      </w:r>
      <w:r w:rsidRPr="002059BE">
        <w:rPr>
          <w:sz w:val="20"/>
          <w:szCs w:val="20"/>
          <w:vertAlign w:val="subscript"/>
        </w:rPr>
        <w:t>4</w:t>
      </w:r>
      <w:r w:rsidRPr="002059BE">
        <w:rPr>
          <w:sz w:val="20"/>
          <w:szCs w:val="20"/>
        </w:rPr>
        <w:t xml:space="preserve"> also demonstrated strong photocatalytic activity against Bismarck Brown R. Fig. 10. depicts the degrading pathway of Bismarck brown R. </w:t>
      </w:r>
    </w:p>
    <w:p w:rsidR="00826BAB" w:rsidRPr="002059BE" w:rsidRDefault="00826BAB" w:rsidP="002059BE">
      <w:pPr>
        <w:autoSpaceDE w:val="0"/>
        <w:autoSpaceDN w:val="0"/>
        <w:adjustRightInd w:val="0"/>
        <w:spacing w:line="360" w:lineRule="auto"/>
        <w:ind w:firstLine="720"/>
        <w:jc w:val="both"/>
        <w:rPr>
          <w:rFonts w:ascii="Times New Roman" w:hAnsi="Times New Roman" w:cs="Times New Roman"/>
          <w:bCs/>
          <w:color w:val="000000"/>
          <w:sz w:val="20"/>
          <w:szCs w:val="20"/>
          <w:shd w:val="clear" w:color="auto" w:fill="FFFFFF"/>
        </w:rPr>
      </w:pPr>
    </w:p>
    <w:p w:rsidR="00826BAB" w:rsidRPr="002059BE" w:rsidRDefault="00826BAB" w:rsidP="002059BE">
      <w:pPr>
        <w:autoSpaceDE w:val="0"/>
        <w:autoSpaceDN w:val="0"/>
        <w:adjustRightInd w:val="0"/>
        <w:spacing w:line="360" w:lineRule="auto"/>
        <w:ind w:firstLine="720"/>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extent cx="2978150" cy="2290808"/>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979600" cy="2291923"/>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10. </w:t>
      </w:r>
      <w:r w:rsidRPr="002059BE">
        <w:rPr>
          <w:rFonts w:ascii="Times New Roman" w:hAnsi="Times New Roman" w:cs="Times New Roman"/>
          <w:b/>
          <w:sz w:val="20"/>
          <w:szCs w:val="20"/>
        </w:rPr>
        <w:t>Proposed simplified degradation scheme of Bismarck brown R</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4. Nickel tungstate for photocatalytic activity of dye</w:t>
      </w:r>
    </w:p>
    <w:p w:rsidR="00826BAB" w:rsidRPr="002059BE" w:rsidRDefault="00826BAB" w:rsidP="002059BE">
      <w:pPr>
        <w:spacing w:line="360" w:lineRule="auto"/>
        <w:ind w:firstLine="720"/>
        <w:jc w:val="both"/>
        <w:rPr>
          <w:rFonts w:ascii="Times New Roman" w:hAnsi="Times New Roman" w:cs="Times New Roman"/>
          <w:bCs/>
          <w:color w:val="000000"/>
          <w:sz w:val="20"/>
          <w:szCs w:val="20"/>
          <w:shd w:val="clear" w:color="auto" w:fill="FFFFFF"/>
        </w:rPr>
      </w:pPr>
      <w:r w:rsidRPr="002059BE">
        <w:rPr>
          <w:rFonts w:ascii="Times New Roman" w:hAnsi="Times New Roman" w:cs="Times New Roman"/>
          <w:sz w:val="20"/>
          <w:szCs w:val="20"/>
        </w:rPr>
        <w:t>The nanoparticles of nickel tungstate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modified with </w:t>
      </w:r>
      <w:proofErr w:type="spellStart"/>
      <w:r w:rsidRPr="002059BE">
        <w:rPr>
          <w:rFonts w:ascii="Times New Roman" w:hAnsi="Times New Roman" w:cs="Times New Roman"/>
          <w:sz w:val="20"/>
          <w:szCs w:val="20"/>
        </w:rPr>
        <w:t>Azadirachtaindica</w:t>
      </w:r>
      <w:proofErr w:type="spellEnd"/>
      <w:r w:rsidRPr="002059BE">
        <w:rPr>
          <w:rFonts w:ascii="Times New Roman" w:hAnsi="Times New Roman" w:cs="Times New Roman"/>
          <w:sz w:val="20"/>
          <w:szCs w:val="20"/>
        </w:rPr>
        <w:t xml:space="preserve"> plant extract were </w:t>
      </w:r>
      <w:proofErr w:type="spellStart"/>
      <w:r w:rsidRPr="002059BE">
        <w:rPr>
          <w:rFonts w:ascii="Times New Roman" w:hAnsi="Times New Roman" w:cs="Times New Roman"/>
          <w:sz w:val="20"/>
          <w:szCs w:val="20"/>
        </w:rPr>
        <w:t>synthesised</w:t>
      </w:r>
      <w:proofErr w:type="spellEnd"/>
      <w:r w:rsidRPr="002059BE">
        <w:rPr>
          <w:rFonts w:ascii="Times New Roman" w:hAnsi="Times New Roman" w:cs="Times New Roman"/>
          <w:sz w:val="20"/>
          <w:szCs w:val="20"/>
        </w:rPr>
        <w:t xml:space="preserve"> by a co-precipitation method by </w:t>
      </w:r>
      <w:proofErr w:type="spellStart"/>
      <w:r w:rsidRPr="002059BE">
        <w:rPr>
          <w:rFonts w:ascii="Times New Roman" w:hAnsi="Times New Roman" w:cs="Times New Roman"/>
          <w:sz w:val="20"/>
          <w:szCs w:val="20"/>
        </w:rPr>
        <w:t>Karth</w:t>
      </w:r>
      <w:r w:rsidR="007C0A1F" w:rsidRPr="002059BE">
        <w:rPr>
          <w:rFonts w:ascii="Times New Roman" w:hAnsi="Times New Roman" w:cs="Times New Roman"/>
          <w:sz w:val="20"/>
          <w:szCs w:val="20"/>
        </w:rPr>
        <w:t>iga</w:t>
      </w:r>
      <w:proofErr w:type="spellEnd"/>
      <w:r w:rsidR="007C0A1F" w:rsidRPr="002059BE">
        <w:rPr>
          <w:rFonts w:ascii="Times New Roman" w:hAnsi="Times New Roman" w:cs="Times New Roman"/>
          <w:sz w:val="20"/>
          <w:szCs w:val="20"/>
        </w:rPr>
        <w:t xml:space="preserve"> et. Al </w:t>
      </w:r>
      <w:r w:rsidR="00E112A0" w:rsidRPr="002059BE">
        <w:rPr>
          <w:rFonts w:ascii="Times New Roman" w:hAnsi="Times New Roman" w:cs="Times New Roman"/>
          <w:sz w:val="20"/>
          <w:szCs w:val="20"/>
        </w:rPr>
        <w:fldChar w:fldCharType="begin" w:fldLock="1"/>
      </w:r>
      <w:r w:rsidR="007C0A1F"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00E112A0" w:rsidRPr="002059BE">
        <w:rPr>
          <w:rFonts w:ascii="Times New Roman" w:hAnsi="Times New Roman" w:cs="Times New Roman"/>
          <w:sz w:val="20"/>
          <w:szCs w:val="20"/>
        </w:rPr>
        <w:fldChar w:fldCharType="separate"/>
      </w:r>
      <w:r w:rsidR="007C0A1F" w:rsidRPr="002059BE">
        <w:rPr>
          <w:rFonts w:ascii="Times New Roman" w:hAnsi="Times New Roman" w:cs="Times New Roman"/>
          <w:noProof/>
          <w:sz w:val="20"/>
          <w:szCs w:val="20"/>
        </w:rPr>
        <w:t>[32]</w:t>
      </w:r>
      <w:r w:rsidR="00E112A0" w:rsidRPr="002059BE">
        <w:rPr>
          <w:rFonts w:ascii="Times New Roman" w:hAnsi="Times New Roman" w:cs="Times New Roman"/>
          <w:sz w:val="20"/>
          <w:szCs w:val="20"/>
        </w:rPr>
        <w:fldChar w:fldCharType="end"/>
      </w:r>
      <w:r w:rsidRPr="002059BE">
        <w:rPr>
          <w:rFonts w:ascii="Times New Roman" w:hAnsi="Times New Roman" w:cs="Times New Roman"/>
          <w:sz w:val="20"/>
          <w:szCs w:val="20"/>
        </w:rPr>
        <w:t xml:space="preserve"> and others and </w:t>
      </w:r>
      <w:proofErr w:type="spellStart"/>
      <w:r w:rsidRPr="002059BE">
        <w:rPr>
          <w:rFonts w:ascii="Times New Roman" w:hAnsi="Times New Roman" w:cs="Times New Roman"/>
          <w:sz w:val="20"/>
          <w:szCs w:val="20"/>
        </w:rPr>
        <w:t>characterised</w:t>
      </w:r>
      <w:proofErr w:type="spellEnd"/>
      <w:r w:rsidRPr="002059BE">
        <w:rPr>
          <w:rFonts w:ascii="Times New Roman" w:hAnsi="Times New Roman" w:cs="Times New Roman"/>
          <w:sz w:val="20"/>
          <w:szCs w:val="20"/>
        </w:rPr>
        <w:t xml:space="preserve"> by UV-</w:t>
      </w:r>
      <w:proofErr w:type="spellStart"/>
      <w:r w:rsidRPr="002059BE">
        <w:rPr>
          <w:rFonts w:ascii="Times New Roman" w:hAnsi="Times New Roman" w:cs="Times New Roman"/>
          <w:sz w:val="20"/>
          <w:szCs w:val="20"/>
        </w:rPr>
        <w:t>vis</w:t>
      </w:r>
      <w:proofErr w:type="spellEnd"/>
      <w:r w:rsidRPr="002059BE">
        <w:rPr>
          <w:rFonts w:ascii="Times New Roman" w:hAnsi="Times New Roman" w:cs="Times New Roman"/>
          <w:sz w:val="20"/>
          <w:szCs w:val="20"/>
        </w:rPr>
        <w:t xml:space="preserve">-DRS, FT-IR, </w:t>
      </w:r>
      <w:r w:rsidR="007C0A1F" w:rsidRPr="002059BE">
        <w:rPr>
          <w:rFonts w:ascii="Times New Roman" w:hAnsi="Times New Roman" w:cs="Times New Roman"/>
          <w:sz w:val="20"/>
          <w:szCs w:val="20"/>
        </w:rPr>
        <w:t xml:space="preserve">XRD, SEM, </w:t>
      </w:r>
      <w:r w:rsidRPr="002059BE">
        <w:rPr>
          <w:rFonts w:ascii="Times New Roman" w:hAnsi="Times New Roman" w:cs="Times New Roman"/>
          <w:sz w:val="20"/>
          <w:szCs w:val="20"/>
        </w:rPr>
        <w:t>TEM</w:t>
      </w:r>
      <w:r w:rsidR="007C0A1F" w:rsidRPr="002059BE">
        <w:rPr>
          <w:rFonts w:ascii="Times New Roman" w:hAnsi="Times New Roman" w:cs="Times New Roman"/>
          <w:sz w:val="20"/>
          <w:szCs w:val="20"/>
        </w:rPr>
        <w:t xml:space="preserve"> and EDX </w:t>
      </w:r>
      <w:r w:rsidRPr="002059BE">
        <w:rPr>
          <w:rFonts w:ascii="Times New Roman" w:hAnsi="Times New Roman" w:cs="Times New Roman"/>
          <w:sz w:val="20"/>
          <w:szCs w:val="20"/>
        </w:rPr>
        <w:t>techniques and SEM findings indicated that plant extract modified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comprised of tiny spheres in Fig. 11. XRD studies indicated that the average crystallite size of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modified with plant extract was lower (12.12 nm) compared to bare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generated by the deposition technique (31.11 nm). The photocatalytic activity of NiWO</w:t>
      </w:r>
      <w:r w:rsidRPr="002059BE">
        <w:rPr>
          <w:rFonts w:ascii="Times New Roman" w:hAnsi="Times New Roman" w:cs="Times New Roman"/>
          <w:sz w:val="20"/>
          <w:szCs w:val="20"/>
          <w:vertAlign w:val="subscript"/>
        </w:rPr>
        <w:t>4</w:t>
      </w:r>
      <w:r w:rsidRPr="002059BE">
        <w:rPr>
          <w:rFonts w:ascii="Times New Roman" w:hAnsi="Times New Roman" w:cs="Times New Roman"/>
          <w:sz w:val="20"/>
          <w:szCs w:val="20"/>
        </w:rPr>
        <w:t xml:space="preserve"> nanoparticles was examined using methylene blue (MB) as a model organic pollutant under visible light irradiation</w:t>
      </w:r>
      <w:r w:rsidR="00E112A0" w:rsidRPr="002059BE">
        <w:rPr>
          <w:rFonts w:ascii="Times New Roman" w:hAnsi="Times New Roman" w:cs="Times New Roman"/>
          <w:sz w:val="20"/>
          <w:szCs w:val="20"/>
        </w:rPr>
        <w:fldChar w:fldCharType="begin" w:fldLock="1"/>
      </w:r>
      <w:r w:rsidR="007C0A1F" w:rsidRPr="002059BE">
        <w:rPr>
          <w:rFonts w:ascii="Times New Roman" w:hAnsi="Times New Roman" w:cs="Times New Roman"/>
          <w:sz w:val="20"/>
          <w:szCs w:val="20"/>
        </w:rPr>
        <w:instrText>ADDIN CSL_CITATION {"citationItems":[{"id":"ITEM-1","itemData":{"DOI":"10.1016/j.jallcom.2018.04.230","ISSN":"09258388","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Journal of Alloys and Compounds","id":"ITEM-1","issued":{"date-parts":[["2018","7"]]},"page":"300-307","title":"Synthesis of MoO3 microrods via phytoconsituents of Azadirachta indica leaf to study the cationic dye degradation and antimicrobial properties","type":"article-journal","volume":"753"},"uris":["http://www.mendeley.com/documents/?uuid=6a2adff8-514d-34d6-b877-2c126d920291"]}],"mendeley":{"formattedCitation":"[46]","plainTextFormattedCitation":"[46]","previouslyFormattedCitation":"[46]"},"properties":{"noteIndex":0},"schema":"https://github.com/citation-style-language/schema/raw/master/csl-citation.json"}</w:instrText>
      </w:r>
      <w:r w:rsidR="00E112A0" w:rsidRPr="002059BE">
        <w:rPr>
          <w:rFonts w:ascii="Times New Roman" w:hAnsi="Times New Roman" w:cs="Times New Roman"/>
          <w:sz w:val="20"/>
          <w:szCs w:val="20"/>
        </w:rPr>
        <w:fldChar w:fldCharType="separate"/>
      </w:r>
      <w:r w:rsidR="007C0A1F" w:rsidRPr="002059BE">
        <w:rPr>
          <w:rFonts w:ascii="Times New Roman" w:hAnsi="Times New Roman" w:cs="Times New Roman"/>
          <w:noProof/>
          <w:sz w:val="20"/>
          <w:szCs w:val="20"/>
        </w:rPr>
        <w:t>[46]</w:t>
      </w:r>
      <w:r w:rsidR="00E112A0" w:rsidRPr="002059BE">
        <w:rPr>
          <w:rFonts w:ascii="Times New Roman" w:hAnsi="Times New Roman" w:cs="Times New Roman"/>
          <w:sz w:val="20"/>
          <w:szCs w:val="20"/>
        </w:rPr>
        <w:fldChar w:fldCharType="end"/>
      </w:r>
      <w:r w:rsidRPr="002059BE">
        <w:rPr>
          <w:rFonts w:ascii="Times New Roman" w:hAnsi="Times New Roman" w:cs="Times New Roman"/>
          <w:sz w:val="20"/>
          <w:szCs w:val="20"/>
        </w:rPr>
        <w:t xml:space="preserve">. The reaction conditions are tuned, and maximal photodegradation is attained after 180 min at a PNT dosage of 0.05 g/L and a MB concentration of 10 </w:t>
      </w:r>
      <w:proofErr w:type="spellStart"/>
      <w:r w:rsidRPr="002059BE">
        <w:rPr>
          <w:rFonts w:ascii="Times New Roman" w:hAnsi="Times New Roman" w:cs="Times New Roman"/>
          <w:sz w:val="20"/>
          <w:szCs w:val="20"/>
        </w:rPr>
        <w:t>mM</w:t>
      </w:r>
      <w:proofErr w:type="spellEnd"/>
      <w:r w:rsidRPr="002059BE">
        <w:rPr>
          <w:rFonts w:ascii="Times New Roman" w:hAnsi="Times New Roman" w:cs="Times New Roman"/>
          <w:sz w:val="20"/>
          <w:szCs w:val="20"/>
        </w:rPr>
        <w:t>. PNT demonstrated greater efficacy against Gram (+</w:t>
      </w:r>
      <w:proofErr w:type="spellStart"/>
      <w:r w:rsidRPr="002059BE">
        <w:rPr>
          <w:rFonts w:ascii="Times New Roman" w:hAnsi="Times New Roman" w:cs="Times New Roman"/>
          <w:sz w:val="20"/>
          <w:szCs w:val="20"/>
        </w:rPr>
        <w:t>ve</w:t>
      </w:r>
      <w:proofErr w:type="spellEnd"/>
      <w:r w:rsidRPr="002059BE">
        <w:rPr>
          <w:rFonts w:ascii="Times New Roman" w:hAnsi="Times New Roman" w:cs="Times New Roman"/>
          <w:sz w:val="20"/>
          <w:szCs w:val="20"/>
        </w:rPr>
        <w:t>) bacteria and Gram (-</w:t>
      </w:r>
      <w:proofErr w:type="spellStart"/>
      <w:r w:rsidRPr="002059BE">
        <w:rPr>
          <w:rFonts w:ascii="Times New Roman" w:hAnsi="Times New Roman" w:cs="Times New Roman"/>
          <w:sz w:val="20"/>
          <w:szCs w:val="20"/>
        </w:rPr>
        <w:t>ve</w:t>
      </w:r>
      <w:proofErr w:type="spellEnd"/>
      <w:r w:rsidRPr="002059BE">
        <w:rPr>
          <w:rFonts w:ascii="Times New Roman" w:hAnsi="Times New Roman" w:cs="Times New Roman"/>
          <w:sz w:val="20"/>
          <w:szCs w:val="20"/>
        </w:rPr>
        <w:t xml:space="preserve">) bacteria, as shown in Fig.12. </w:t>
      </w:r>
    </w:p>
    <w:p w:rsidR="00826BAB" w:rsidRPr="002059BE" w:rsidRDefault="00826BAB" w:rsidP="002059BE">
      <w:pPr>
        <w:spacing w:line="360" w:lineRule="auto"/>
        <w:ind w:firstLine="720"/>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drawing>
          <wp:inline distT="0" distB="0" distL="0" distR="0">
            <wp:extent cx="5112508" cy="220589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118152" cy="2208325"/>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1. SEM image of Ni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and plant extract modified NiWO</w:t>
      </w:r>
      <w:r w:rsidRPr="002059BE">
        <w:rPr>
          <w:rFonts w:ascii="Times New Roman" w:hAnsi="Times New Roman" w:cs="Times New Roman"/>
          <w:b/>
          <w:sz w:val="20"/>
          <w:szCs w:val="20"/>
          <w:vertAlign w:val="subscript"/>
        </w:rPr>
        <w:t>4</w:t>
      </w: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noProof/>
          <w:sz w:val="20"/>
          <w:szCs w:val="20"/>
          <w:vertAlign w:val="subscript"/>
        </w:rPr>
        <w:lastRenderedPageBreak/>
        <w:drawing>
          <wp:inline distT="0" distB="0" distL="0" distR="0">
            <wp:extent cx="3771900" cy="2836311"/>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3774130" cy="2837988"/>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 xml:space="preserve">Fig. 12. The zone of inhibition of PNT against (a) Staphylococcus, (b) Salmonella (c) </w:t>
      </w:r>
      <w:proofErr w:type="spellStart"/>
      <w:r w:rsidRPr="002059BE">
        <w:rPr>
          <w:rFonts w:ascii="Times New Roman" w:hAnsi="Times New Roman" w:cs="Times New Roman"/>
          <w:b/>
          <w:sz w:val="20"/>
          <w:szCs w:val="20"/>
        </w:rPr>
        <w:t>Klebsiella</w:t>
      </w:r>
      <w:proofErr w:type="spellEnd"/>
      <w:r w:rsidRPr="002059BE">
        <w:rPr>
          <w:rFonts w:ascii="Times New Roman" w:hAnsi="Times New Roman" w:cs="Times New Roman"/>
          <w:b/>
          <w:sz w:val="20"/>
          <w:szCs w:val="20"/>
        </w:rPr>
        <w:t xml:space="preserve"> (d) </w:t>
      </w:r>
      <w:proofErr w:type="spellStart"/>
      <w:r w:rsidRPr="002059BE">
        <w:rPr>
          <w:rFonts w:ascii="Times New Roman" w:hAnsi="Times New Roman" w:cs="Times New Roman"/>
          <w:b/>
          <w:sz w:val="20"/>
          <w:szCs w:val="20"/>
        </w:rPr>
        <w:t>Aspergillus</w:t>
      </w:r>
      <w:proofErr w:type="spellEnd"/>
      <w:r w:rsidRPr="002059BE">
        <w:rPr>
          <w:rFonts w:ascii="Times New Roman" w:hAnsi="Times New Roman" w:cs="Times New Roman"/>
          <w:b/>
          <w:sz w:val="20"/>
          <w:szCs w:val="20"/>
        </w:rPr>
        <w:t xml:space="preserve"> </w:t>
      </w:r>
      <w:proofErr w:type="spellStart"/>
      <w:r w:rsidRPr="002059BE">
        <w:rPr>
          <w:rFonts w:ascii="Times New Roman" w:hAnsi="Times New Roman" w:cs="Times New Roman"/>
          <w:b/>
          <w:sz w:val="20"/>
          <w:szCs w:val="20"/>
        </w:rPr>
        <w:t>niger</w:t>
      </w:r>
      <w:proofErr w:type="spellEnd"/>
      <w:r w:rsidR="00E112A0"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155/2022/2430840","ISSN":"1687-4129","abstract":"&lt;p&gt;Sonochemical synthesis was used to create novel solar light active Mg-doped CuO nanoparticles. Through a chemical impregnation method, the produced nanomaterial was changed with PVA (polyvinylalcohol). The optical properties, crystal structure, and surface morphologies of the synthesized nanomaterials were probed by UV-visible spectroscopy (UV-vis-DRS), Fourier transform infrared spectroscopy (FT-IR), Raman spectroscopy, X-ray diffraction (XRD), scanning electron microscopy (SEM), high-resolution transmission electron microscopy (HR-TEM), energy-dispersive X-ray spectroscopy (EDX), X-ray photoelectron spectroscopy (XPS), photoluminescence spectroscopy (PL), thermogravimetric analysis (TGA), and BET specific surface area studies. The prepared nanomaterials were utilized for the photocatalytic destruction of methylene blue (MB). The photocatalytic activity of PVA-modified Mg-doped CuO nanocomposite is magnificent to CuO and Mg-doped CuO nanomaterials. This is because of the remarkable electron-hole dissociation and overwhelming increased photocatalytic activity achieved through surface modification. Additionally, the consequence of several reaction factors like pH, catalyst dosage, and MB concentration was deliberated. This research could lead to the development of polymer-based metal oxide-doped catalysts for the decomposition of organic contaminants in wastewater.&lt;/p&gt;","author":[{"dropping-particle":"","family":"Azharudeen","given":"A. Mohamed","non-dropping-particle":"","parse-names":false,"suffix":""},{"dropping-particle":"","family":"Badhusha","given":"A. Mohamed Ismail","non-dropping-particle":"","parse-names":false,"suffix":""},{"dropping-particle":"","family":"Khan","given":"Mohd Shahnawaz","non-dropping-particle":"","parse-names":false,"suffix":""},{"dropping-particle":"","family":"Prabhu","given":"S. Arun","non-dropping-particle":"","parse-names":false,"suffix":""},{"dropping-particle":"","family":"Kumar","given":"P. Vijaya","non-dropping-particle":"","parse-names":false,"suffix":""},{"dropping-particle":"","family":"Karthiga","given":"R.","non-dropping-particle":"","parse-names":false,"suffix":""},{"dropping-particle":"","family":"Odeibat","given":"Hamza A.","non-dropping-particle":"","parse-names":false,"suffix":""},{"dropping-particle":"","family":"Naz","given":"Huma","non-dropping-particle":"","parse-names":false,"suffix":""},{"dropping-particle":"","family":"Buvaneswari","given":"K.","non-dropping-particle":"","parse-names":false,"suffix":""},{"dropping-particle":"","family":"Islam","given":"Md. Rabiul","non-dropping-particle":"","parse-names":false,"suffix":""}],"container-title":"Journal of Nanomaterials","id":"ITEM-1","issued":{"date-parts":[["2022","3","14"]]},"page":"1-15","title":"Solar Power Light-Driven Improved Photocatalytic Action of Mg-Doped CuO Nanomaterial Modified with Polyvinylalcohol","type":"article-journal","volume":"2022"},"uris":["http://www.mendeley.com/documents/?uuid=75a894b9-e14e-32c3-a183-d7b8bae9cc9e"]}],"mendeley":{"formattedCitation":"[47]","plainTextFormattedCitation":"[47]","previouslyFormattedCitation":"[4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47]</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2.5. ZnWO</w:t>
      </w:r>
      <w:r w:rsidRPr="002059BE">
        <w:rPr>
          <w:b/>
          <w:sz w:val="20"/>
          <w:szCs w:val="20"/>
          <w:vertAlign w:val="subscript"/>
        </w:rPr>
        <w:t>4</w:t>
      </w:r>
      <w:r w:rsidRPr="002059BE">
        <w:rPr>
          <w:b/>
          <w:sz w:val="20"/>
          <w:szCs w:val="20"/>
        </w:rPr>
        <w:t xml:space="preserve"> for the visible light photocatalytic activity of dye</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K. </w:t>
      </w:r>
      <w:proofErr w:type="spellStart"/>
      <w:r w:rsidRPr="002059BE">
        <w:rPr>
          <w:sz w:val="20"/>
          <w:szCs w:val="20"/>
        </w:rPr>
        <w:t>Hkiri</w:t>
      </w:r>
      <w:proofErr w:type="spellEnd"/>
      <w:r w:rsidRPr="002059BE">
        <w:rPr>
          <w:sz w:val="20"/>
          <w:szCs w:val="20"/>
        </w:rPr>
        <w:t xml:space="preserve"> et al. </w:t>
      </w:r>
      <w:proofErr w:type="spellStart"/>
      <w:r w:rsidRPr="002059BE">
        <w:rPr>
          <w:sz w:val="20"/>
          <w:szCs w:val="20"/>
        </w:rPr>
        <w:t>Hyphaene</w:t>
      </w:r>
      <w:proofErr w:type="spellEnd"/>
      <w:r w:rsidRPr="002059BE">
        <w:rPr>
          <w:sz w:val="20"/>
          <w:szCs w:val="20"/>
        </w:rPr>
        <w:t xml:space="preserve"> </w:t>
      </w:r>
      <w:proofErr w:type="spellStart"/>
      <w:r w:rsidRPr="002059BE">
        <w:rPr>
          <w:sz w:val="20"/>
          <w:szCs w:val="20"/>
        </w:rPr>
        <w:t>thebaica</w:t>
      </w:r>
      <w:proofErr w:type="spellEnd"/>
      <w:r w:rsidRPr="002059BE">
        <w:rPr>
          <w:sz w:val="20"/>
          <w:szCs w:val="20"/>
        </w:rPr>
        <w:t xml:space="preserve"> fruit extract for the manufacture of zinc </w:t>
      </w:r>
      <w:proofErr w:type="spellStart"/>
      <w:r w:rsidRPr="002059BE">
        <w:rPr>
          <w:sz w:val="20"/>
          <w:szCs w:val="20"/>
        </w:rPr>
        <w:t>tungstates</w:t>
      </w:r>
      <w:proofErr w:type="spellEnd"/>
      <w:r w:rsidRPr="002059BE">
        <w:rPr>
          <w:sz w:val="20"/>
          <w:szCs w:val="20"/>
        </w:rPr>
        <w:t xml:space="preserve"> via green chemistry is illustrated in Fig. 13. Structural investigation indicated high crystallinity of the biosynthesized powder without contaminants or secondary phases. RBS spectroscopies revealed the existence of several elements with oxygen vacancies and are in excellent agreement with the predicted findings and also with the EDS results. Morphological investigation was done using scanning and transmission microscopes</w:t>
      </w:r>
      <w:r w:rsidR="00E112A0" w:rsidRPr="002059BE">
        <w:rPr>
          <w:sz w:val="20"/>
          <w:szCs w:val="20"/>
        </w:rPr>
        <w:fldChar w:fldCharType="begin" w:fldLock="1"/>
      </w:r>
      <w:r w:rsidR="00C31E60" w:rsidRPr="002059BE">
        <w:rPr>
          <w:sz w:val="20"/>
          <w:szCs w:val="20"/>
        </w:rPr>
        <w:instrText>ADDIN CSL_CITATION {"citationItems":[{"id":"ITEM-1","itemData":{"DOI":"10.1016/j.envres.2022.114534","ISSN":"00139351","author":[{"dropping-particle":"","family":"Fatima","given":"Bushra","non-dropping-particle":"","parse-names":false,"suffix":""},{"dropping-particle":"","family":"Siddiqui","given":"Sharf Ilahi","non-dropping-particle":"","parse-names":false,"suffix":""},{"dropping-particle":"","family":"Rajor","given":"Hament Kumar","non-dropping-particle":"","parse-names":false,"suffix":""},{"dropping-particle":"","family":"Malik","given":"Maqsood Ahmad","non-dropping-particle":"","parse-names":false,"suffix":""},{"dropping-particle":"","family":"Narasimharao","given":"Katabathini","non-dropping-particle":"","parse-names":false,"suffix":""},{"dropping-particle":"","family":"Ahmad","given":"Rabia","non-dropping-particle":"","parse-names":false,"suffix":""},{"dropping-particle":"","family":"Vikrant","given":"Kumar","non-dropping-particle":"","parse-names":false,"suffix":""},{"dropping-particle":"","family":"Kim","given":"Taejin","non-dropping-particle":"","parse-names":false,"suffix":""},{"dropping-particle":"","family":"Kim","given":"Ki-Hyun","non-dropping-particle":"","parse-names":false,"suffix":""}],"container-title":"Environmental Research","id":"ITEM-1","issued":{"date-parts":[["2023","1"]]},"page":"114534","title":"Photocatalytic removal of organic dye using green synthesized zinc oxide coupled cadmium tungstate nanocomposite under natural solar light irradiation","type":"article-journal","volume":"216"},"uris":["http://www.mendeley.com/documents/?uuid=eca21ea9-ad25-3aaa-89e2-cd3706648820"]},{"id":"ITEM-2","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2","issued":{"date-parts":[["2023","6"]]},"page":"106355","title":"Promising photocatalytic activity under visible light of ZnWO4 nanocrystals prepared via green synthesis approach","type":"article-journal","volume":"35"},"uris":["http://www.mendeley.com/documents/?uuid=a3f28489-9047-3a35-af03-4352eda3ca0c"]}],"mendeley":{"formattedCitation":"[34], [48]","plainTextFormattedCitation":"[34], [48]","previouslyFormattedCitation":"[34], [48]"},"properties":{"noteIndex":0},"schema":"https://github.com/citation-style-language/schema/raw/master/csl-citation.json"}</w:instrText>
      </w:r>
      <w:r w:rsidR="00E112A0" w:rsidRPr="002059BE">
        <w:rPr>
          <w:sz w:val="20"/>
          <w:szCs w:val="20"/>
        </w:rPr>
        <w:fldChar w:fldCharType="separate"/>
      </w:r>
      <w:r w:rsidR="00C31E60" w:rsidRPr="002059BE">
        <w:rPr>
          <w:noProof/>
          <w:sz w:val="20"/>
          <w:szCs w:val="20"/>
        </w:rPr>
        <w:t>[34], [48]</w:t>
      </w:r>
      <w:r w:rsidR="00E112A0" w:rsidRPr="002059BE">
        <w:rPr>
          <w:sz w:val="20"/>
          <w:szCs w:val="20"/>
        </w:rPr>
        <w:fldChar w:fldCharType="end"/>
      </w:r>
      <w:r w:rsidRPr="002059BE">
        <w:rPr>
          <w:sz w:val="20"/>
          <w:szCs w:val="20"/>
        </w:rPr>
        <w:t xml:space="preserve"> and indicated that the zinc tungsten was comprised of spherical nanoparticles that were well disseminated and included some rod-like particles. MB was used as an organic dye to test the photocatalytic activity of biosynthesized ZnWO</w:t>
      </w:r>
      <w:r w:rsidRPr="002059BE">
        <w:rPr>
          <w:sz w:val="20"/>
          <w:szCs w:val="20"/>
          <w:vertAlign w:val="subscript"/>
        </w:rPr>
        <w:t>4</w:t>
      </w:r>
      <w:r w:rsidRPr="002059BE">
        <w:rPr>
          <w:sz w:val="20"/>
          <w:szCs w:val="20"/>
        </w:rPr>
        <w:t>. A series of reactions with varied starting concentrations were conducted using 1 g/L ZnWO</w:t>
      </w:r>
      <w:r w:rsidRPr="002059BE">
        <w:rPr>
          <w:sz w:val="20"/>
          <w:szCs w:val="20"/>
          <w:vertAlign w:val="subscript"/>
        </w:rPr>
        <w:t>4</w:t>
      </w:r>
      <w:r w:rsidRPr="002059BE">
        <w:rPr>
          <w:sz w:val="20"/>
          <w:szCs w:val="20"/>
        </w:rPr>
        <w:t xml:space="preserve"> catalyst under visible light irradiation. The degradation efficiency of MB decreased from 98.4% at 90 min to 90% at 270 min as the starting dye concentration rose from 1.10-5 mol/L to 3.10</w:t>
      </w:r>
      <w:r w:rsidRPr="002059BE">
        <w:rPr>
          <w:sz w:val="20"/>
          <w:szCs w:val="20"/>
          <w:vertAlign w:val="superscript"/>
        </w:rPr>
        <w:t>-5</w:t>
      </w:r>
      <w:r w:rsidRPr="002059BE">
        <w:rPr>
          <w:sz w:val="20"/>
          <w:szCs w:val="20"/>
        </w:rPr>
        <w:t xml:space="preserve"> mol/L. In addition, scavenger activity data revealed that O</w:t>
      </w:r>
      <w:r w:rsidRPr="002059BE">
        <w:rPr>
          <w:sz w:val="20"/>
          <w:szCs w:val="20"/>
          <w:vertAlign w:val="subscript"/>
        </w:rPr>
        <w:t>2</w:t>
      </w:r>
      <w:r w:rsidRPr="002059BE">
        <w:rPr>
          <w:sz w:val="20"/>
          <w:szCs w:val="20"/>
        </w:rPr>
        <w:t xml:space="preserve"> and OH radicals are the major reactive species involved in the photodegradation of MB dye. A putative reaction mechanism based on experimental and theoretical data was given to explain the photodegradation of MB on zinc tungsten photocatalysts. It was shown that oxygen vacancies can not only reduce the energy required for the electronic transition from VB to CB by forming defective energy levels in the ZnWO</w:t>
      </w:r>
      <w:r w:rsidRPr="002059BE">
        <w:rPr>
          <w:sz w:val="20"/>
          <w:szCs w:val="20"/>
          <w:vertAlign w:val="subscript"/>
        </w:rPr>
        <w:t>4</w:t>
      </w:r>
      <w:r w:rsidRPr="002059BE">
        <w:rPr>
          <w:sz w:val="20"/>
          <w:szCs w:val="20"/>
        </w:rPr>
        <w:t xml:space="preserve"> band gap, but also generate more oxidised groups and prevent electron-hole recombination (Fig.14), which increases the photocatalytic energy. Therefore, the enhanced visible light absorption of biosynthesized ZnWO</w:t>
      </w:r>
      <w:r w:rsidRPr="002059BE">
        <w:rPr>
          <w:sz w:val="20"/>
          <w:szCs w:val="20"/>
          <w:vertAlign w:val="subscript"/>
        </w:rPr>
        <w:t>4</w:t>
      </w:r>
      <w:r w:rsidRPr="002059BE">
        <w:rPr>
          <w:sz w:val="20"/>
          <w:szCs w:val="20"/>
        </w:rPr>
        <w:t xml:space="preserve"> should be attributable to oxygen vacancies. ZnWO</w:t>
      </w:r>
      <w:r w:rsidRPr="002059BE">
        <w:rPr>
          <w:sz w:val="20"/>
          <w:szCs w:val="20"/>
          <w:vertAlign w:val="subscript"/>
        </w:rPr>
        <w:t>4</w:t>
      </w:r>
      <w:r w:rsidRPr="002059BE">
        <w:rPr>
          <w:sz w:val="20"/>
          <w:szCs w:val="20"/>
        </w:rPr>
        <w:t xml:space="preserve"> generated by green chemistry demonstrated sustained photocatalytic activity according to recycling studies. Thus, </w:t>
      </w:r>
      <w:proofErr w:type="spellStart"/>
      <w:r w:rsidRPr="002059BE">
        <w:rPr>
          <w:sz w:val="20"/>
          <w:szCs w:val="20"/>
        </w:rPr>
        <w:t>Hyphaene</w:t>
      </w:r>
      <w:proofErr w:type="spellEnd"/>
      <w:r w:rsidRPr="002059BE">
        <w:rPr>
          <w:sz w:val="20"/>
          <w:szCs w:val="20"/>
        </w:rPr>
        <w:t xml:space="preserve"> </w:t>
      </w:r>
      <w:proofErr w:type="spellStart"/>
      <w:r w:rsidRPr="002059BE">
        <w:rPr>
          <w:sz w:val="20"/>
          <w:szCs w:val="20"/>
        </w:rPr>
        <w:t>thebaica</w:t>
      </w:r>
      <w:proofErr w:type="spellEnd"/>
      <w:r w:rsidRPr="002059BE">
        <w:rPr>
          <w:sz w:val="20"/>
          <w:szCs w:val="20"/>
        </w:rPr>
        <w:t xml:space="preserve"> fruit extract may create a ZnWO</w:t>
      </w:r>
      <w:r w:rsidRPr="002059BE">
        <w:rPr>
          <w:sz w:val="20"/>
          <w:szCs w:val="20"/>
          <w:vertAlign w:val="subscript"/>
        </w:rPr>
        <w:t>4</w:t>
      </w:r>
      <w:r w:rsidRPr="002059BE">
        <w:rPr>
          <w:sz w:val="20"/>
          <w:szCs w:val="20"/>
        </w:rPr>
        <w:t xml:space="preserve"> catalyst that can be employed as a photocatalytic catalyst for pollutant degradation. </w:t>
      </w:r>
    </w:p>
    <w:p w:rsidR="00826BAB" w:rsidRPr="002059BE" w:rsidRDefault="00826BAB" w:rsidP="002059BE">
      <w:pPr>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3681155" cy="2238233"/>
            <wp:effectExtent l="1905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3681520" cy="2238455"/>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 14. </w:t>
      </w:r>
      <w:r w:rsidRPr="002059BE">
        <w:rPr>
          <w:rFonts w:ascii="Times New Roman" w:hAnsi="Times New Roman" w:cs="Times New Roman"/>
          <w:b/>
          <w:sz w:val="20"/>
          <w:szCs w:val="20"/>
        </w:rPr>
        <w:t>Proposed photocatalytic degradation mechanism of Zn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w:t>
      </w:r>
      <w:r w:rsidR="00E112A0" w:rsidRPr="002059BE">
        <w:rPr>
          <w:rFonts w:ascii="Times New Roman" w:hAnsi="Times New Roman" w:cs="Times New Roman"/>
          <w:b/>
          <w:sz w:val="20"/>
          <w:szCs w:val="20"/>
        </w:rPr>
        <w:fldChar w:fldCharType="begin" w:fldLock="1"/>
      </w:r>
      <w:r w:rsidR="00C31E60" w:rsidRPr="002059BE">
        <w:rPr>
          <w:rFonts w:ascii="Times New Roman" w:hAnsi="Times New Roman" w:cs="Times New Roman"/>
          <w:b/>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1f7b331e-c766-3024-a298-51548954c4c0"]}],"mendeley":{"formattedCitation":"[49]","plainTextFormattedCitation":"[49]","previouslyFormattedCitation":"[49]"},"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49]</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both"/>
        <w:rPr>
          <w:b/>
          <w:sz w:val="20"/>
          <w:szCs w:val="20"/>
        </w:rPr>
      </w:pPr>
      <w:r w:rsidRPr="002059BE">
        <w:rPr>
          <w:b/>
          <w:sz w:val="20"/>
          <w:szCs w:val="20"/>
        </w:rPr>
        <w:lastRenderedPageBreak/>
        <w:t xml:space="preserve">3. Coupling </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1 ZnO-CuWO</w:t>
      </w:r>
      <w:r w:rsidRPr="002059BE">
        <w:rPr>
          <w:b/>
          <w:sz w:val="20"/>
          <w:szCs w:val="20"/>
          <w:vertAlign w:val="subscript"/>
        </w:rPr>
        <w:t xml:space="preserve">4 </w:t>
      </w:r>
      <w:r w:rsidRPr="002059BE">
        <w:rPr>
          <w:b/>
          <w:sz w:val="20"/>
          <w:szCs w:val="20"/>
        </w:rPr>
        <w:t>for environmental and biological field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is work reveals that the green produced ZnO-CdWO</w:t>
      </w:r>
      <w:r w:rsidRPr="002059BE">
        <w:rPr>
          <w:sz w:val="20"/>
          <w:szCs w:val="20"/>
          <w:vertAlign w:val="subscript"/>
        </w:rPr>
        <w:t>4</w:t>
      </w:r>
      <w:r w:rsidRPr="002059BE">
        <w:rPr>
          <w:sz w:val="20"/>
          <w:szCs w:val="20"/>
        </w:rPr>
        <w:t xml:space="preserve"> nanoparticle is a potential choice for the isolation of CR from aqueous solution. The leaf extract was used as a reducing, capping, and stabilizing agent to help in the production of ZnO-CdWO</w:t>
      </w:r>
      <w:r w:rsidRPr="002059BE">
        <w:rPr>
          <w:sz w:val="20"/>
          <w:szCs w:val="20"/>
          <w:vertAlign w:val="subscript"/>
        </w:rPr>
        <w:t>4</w:t>
      </w:r>
      <w:r w:rsidRPr="002059BE">
        <w:rPr>
          <w:sz w:val="20"/>
          <w:szCs w:val="20"/>
        </w:rPr>
        <w:t xml:space="preserve"> nanoparticles. The phytochemicals included in the leaf extract also offer a significant number of functional sites on the adsorbent surface to boost the adsorption capacity. CR adsorption was spontaneous and exothermic, as corroborated by the obtained estimated </w:t>
      </w:r>
      <w:proofErr w:type="spellStart"/>
      <w:r w:rsidRPr="002059BE">
        <w:rPr>
          <w:sz w:val="20"/>
          <w:szCs w:val="20"/>
        </w:rPr>
        <w:t>ΔG</w:t>
      </w:r>
      <w:r w:rsidRPr="002059BE">
        <w:rPr>
          <w:sz w:val="20"/>
          <w:szCs w:val="20"/>
          <w:vertAlign w:val="superscript"/>
        </w:rPr>
        <w:t>o</w:t>
      </w:r>
      <w:proofErr w:type="spellEnd"/>
      <w:r w:rsidRPr="002059BE">
        <w:rPr>
          <w:sz w:val="20"/>
          <w:szCs w:val="20"/>
        </w:rPr>
        <w:t xml:space="preserve">, </w:t>
      </w:r>
      <w:proofErr w:type="spellStart"/>
      <w:r w:rsidRPr="002059BE">
        <w:rPr>
          <w:sz w:val="20"/>
          <w:szCs w:val="20"/>
        </w:rPr>
        <w:t>ΔS</w:t>
      </w:r>
      <w:r w:rsidRPr="002059BE">
        <w:rPr>
          <w:sz w:val="20"/>
          <w:szCs w:val="20"/>
          <w:vertAlign w:val="superscript"/>
        </w:rPr>
        <w:t>o</w:t>
      </w:r>
      <w:proofErr w:type="spellEnd"/>
      <w:r w:rsidRPr="002059BE">
        <w:rPr>
          <w:sz w:val="20"/>
          <w:szCs w:val="20"/>
        </w:rPr>
        <w:t xml:space="preserve"> and </w:t>
      </w:r>
      <w:proofErr w:type="spellStart"/>
      <w:r w:rsidRPr="002059BE">
        <w:rPr>
          <w:sz w:val="20"/>
          <w:szCs w:val="20"/>
        </w:rPr>
        <w:t>ΔH</w:t>
      </w:r>
      <w:r w:rsidRPr="002059BE">
        <w:rPr>
          <w:sz w:val="20"/>
          <w:szCs w:val="20"/>
          <w:vertAlign w:val="superscript"/>
        </w:rPr>
        <w:t>o</w:t>
      </w:r>
      <w:proofErr w:type="spellEnd"/>
      <w:r w:rsidRPr="002059BE">
        <w:rPr>
          <w:sz w:val="20"/>
          <w:szCs w:val="20"/>
        </w:rPr>
        <w:t xml:space="preserve"> values, demonstrating the best agreement with the Freundlich isotherm model. In addition, CR adsorption was assumed to be driven by a chemisorption mechanism (Fig.15), as indicated by its superior match to the </w:t>
      </w:r>
      <w:proofErr w:type="spellStart"/>
      <w:r w:rsidRPr="002059BE">
        <w:rPr>
          <w:sz w:val="20"/>
          <w:szCs w:val="20"/>
        </w:rPr>
        <w:t>pseudosecondary</w:t>
      </w:r>
      <w:proofErr w:type="spellEnd"/>
      <w:r w:rsidRPr="002059BE">
        <w:rPr>
          <w:sz w:val="20"/>
          <w:szCs w:val="20"/>
        </w:rPr>
        <w:t xml:space="preserve"> kinetic model. The FT-IR spectra of Congo red-charged ZnO-CdWO</w:t>
      </w:r>
      <w:r w:rsidRPr="002059BE">
        <w:rPr>
          <w:sz w:val="20"/>
          <w:szCs w:val="20"/>
          <w:vertAlign w:val="subscript"/>
        </w:rPr>
        <w:t>4</w:t>
      </w:r>
      <w:r w:rsidRPr="002059BE">
        <w:rPr>
          <w:sz w:val="20"/>
          <w:szCs w:val="20"/>
        </w:rPr>
        <w:t xml:space="preserve"> indicate the participation of electrostatic and hydrogen bonding during CR absorption on the ZnO-CdWO</w:t>
      </w:r>
      <w:r w:rsidRPr="002059BE">
        <w:rPr>
          <w:sz w:val="20"/>
          <w:szCs w:val="20"/>
          <w:vertAlign w:val="subscript"/>
        </w:rPr>
        <w:t>4</w:t>
      </w:r>
      <w:r w:rsidRPr="002059BE">
        <w:rPr>
          <w:sz w:val="20"/>
          <w:szCs w:val="20"/>
        </w:rPr>
        <w:t>surfaceand morphology was shown in Fig.16. Interparticle diffusion and Boyd plots were utilized to determine the actual rate-determining phase involved in the CR adsorption process. Therefore, the intraparticle diffusion process demonstrated the fundamental control of the adsorption of CR molecules on the ZnO-CdWO</w:t>
      </w:r>
      <w:r w:rsidRPr="002059BE">
        <w:rPr>
          <w:sz w:val="20"/>
          <w:szCs w:val="20"/>
          <w:vertAlign w:val="subscript"/>
        </w:rPr>
        <w:t>4</w:t>
      </w:r>
      <w:r w:rsidRPr="002059BE">
        <w:rPr>
          <w:sz w:val="20"/>
          <w:szCs w:val="20"/>
        </w:rPr>
        <w:t xml:space="preserve"> surface</w:t>
      </w:r>
      <w:r w:rsidR="00E112A0" w:rsidRPr="002059BE">
        <w:rPr>
          <w:sz w:val="20"/>
          <w:szCs w:val="20"/>
        </w:rPr>
        <w:fldChar w:fldCharType="begin" w:fldLock="1"/>
      </w:r>
      <w:r w:rsidR="00C31E60" w:rsidRPr="002059BE">
        <w:rPr>
          <w:sz w:val="20"/>
          <w:szCs w:val="20"/>
        </w:rPr>
        <w:instrText>ADDIN CSL_CITATION {"citationItems":[{"id":"ITEM-1","itemData":{"DOI":"10.1016/j.apsusc.2015.08.060","ISSN":"01694332","abstract":"FeWO 4 /ZnO photocatalyst has been prepared by simple co-precipitation method and characterized using UV-vis diffuse reflectance spectroscopy (UV-vis-DRS), Fourier transform infrared spectroscopy (FTIR), X-ray diffraction (XRD), scanning electron microscopy (SEM), energy dispersive X-ray spectroscopy (EDS), transmission electron microscopy (TEM) techniques and Brunauer-Emmett-Teller (BET) techniques. The XRD results showed that the average particle size of ZnO, FeWO 4 and FeWO 4 /ZnO were found to be 31.17 nm, 63.53 nm and 22.59 nm respectively. The prepared photocatalyst composed of rod and plate with little agglomeration is seen from SEM result. The specific surface area of the as prepared FeWO 4 /ZnO photocatalyst was estimated to be 31.3379 m 2 /g. The photocatalyst can degrade methylene blue (MB), an azo dye extensively used in textile and paper industries in water under visible light irradiation. The effect of various parameters such as irradiation time, initial dye concentration, pH and catalyst concentration has been investigated in detail. FeWO 4 /ZnO photocatalyst (0.04 g/L) in the molar ratio of 1:0.5 calcination at 500 °C can effectively degrade about 96% of (20 μm) MB at a pH of about 10 by 180 min illumination in visible light. In all the degradation studies the reaction follows first order kinetics.","author":[{"dropping-particle":"","family":"Buvaneswari","given":"K.","non-dropping-particle":"","parse-names":false,"suffix":""},{"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Applied Surface Science","id":"ITEM-1","issued":{"date-parts":[["2015","11","30"]]},"page":"333-340","publisher":"Elsevier B.V.","title":"Effect of FeWO 4 doping on the photocatalytic activity of ZnO under visible light irradiation","type":"article-journal","volume":"356"},"uris":["http://www.mendeley.com/documents/?uuid=95e8b8f5-1864-3e2b-b610-13fa479c47d9"]}],"mendeley":{"formattedCitation":"[50]","plainTextFormattedCitation":"[50]","previouslyFormattedCitation":"[50]"},"properties":{"noteIndex":0},"schema":"https://github.com/citation-style-language/schema/raw/master/csl-citation.json"}</w:instrText>
      </w:r>
      <w:r w:rsidR="00E112A0" w:rsidRPr="002059BE">
        <w:rPr>
          <w:sz w:val="20"/>
          <w:szCs w:val="20"/>
        </w:rPr>
        <w:fldChar w:fldCharType="separate"/>
      </w:r>
      <w:r w:rsidR="00C31E60" w:rsidRPr="002059BE">
        <w:rPr>
          <w:noProof/>
          <w:sz w:val="20"/>
          <w:szCs w:val="20"/>
        </w:rPr>
        <w:t>[50]</w:t>
      </w:r>
      <w:r w:rsidR="00E112A0" w:rsidRPr="002059BE">
        <w:rPr>
          <w:sz w:val="20"/>
          <w:szCs w:val="20"/>
        </w:rPr>
        <w:fldChar w:fldCharType="end"/>
      </w:r>
      <w:r w:rsidRPr="002059BE">
        <w:rPr>
          <w:sz w:val="20"/>
          <w:szCs w:val="20"/>
        </w:rPr>
        <w:t>. Therefore, in this work, the adoption of ZnO-CdWO</w:t>
      </w:r>
      <w:r w:rsidRPr="002059BE">
        <w:rPr>
          <w:sz w:val="20"/>
          <w:szCs w:val="20"/>
          <w:vertAlign w:val="subscript"/>
        </w:rPr>
        <w:t>4</w:t>
      </w:r>
      <w:r w:rsidRPr="002059BE">
        <w:rPr>
          <w:sz w:val="20"/>
          <w:szCs w:val="20"/>
        </w:rPr>
        <w:t xml:space="preserve"> NPs for the adsorptive removal of Congo red is a novel and promising strategy in the area of water treatment. The co-occurrence of contaminants may have decreased the adsorption removal of CR dye owing to the predominance of competing adsorption processes. The synergistic action of metal oxides and plant phytochemicals makes ZnO-CdWO</w:t>
      </w:r>
      <w:r w:rsidRPr="002059BE">
        <w:rPr>
          <w:sz w:val="20"/>
          <w:szCs w:val="20"/>
          <w:vertAlign w:val="subscript"/>
        </w:rPr>
        <w:t>4</w:t>
      </w:r>
      <w:r w:rsidRPr="002059BE">
        <w:rPr>
          <w:sz w:val="20"/>
          <w:szCs w:val="20"/>
        </w:rPr>
        <w:t xml:space="preserve"> a promising possibility for both environmental and biological applications. More efforts are required to investigate its potential as a photocatalyst, antioxidant, antibacterial, and anticancer agent. Overall, it was determined that ZnO-CdWO</w:t>
      </w:r>
      <w:r w:rsidRPr="002059BE">
        <w:rPr>
          <w:sz w:val="20"/>
          <w:szCs w:val="20"/>
          <w:vertAlign w:val="subscript"/>
        </w:rPr>
        <w:t>4</w:t>
      </w:r>
      <w:r w:rsidRPr="002059BE">
        <w:rPr>
          <w:sz w:val="20"/>
          <w:szCs w:val="20"/>
        </w:rPr>
        <w:t xml:space="preserve"> generated through green synthesis is an affordable, highly effective, and sophisticated material to handle many environmental concerns. </w:t>
      </w:r>
    </w:p>
    <w:p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drawing>
          <wp:inline distT="0" distB="0" distL="0" distR="0">
            <wp:extent cx="4580246" cy="3244931"/>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4580701" cy="3245253"/>
                    </a:xfrm>
                    <a:prstGeom prst="rect">
                      <a:avLst/>
                    </a:prstGeom>
                    <a:noFill/>
                    <a:ln w="9525">
                      <a:noFill/>
                      <a:miter lim="800000"/>
                      <a:headEnd/>
                      <a:tailEnd/>
                    </a:ln>
                  </pic:spPr>
                </pic:pic>
              </a:graphicData>
            </a:graphic>
          </wp:inline>
        </w:drawing>
      </w: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5. Scheme for various reduction of dye</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rinp.2023.106253","ISSN":"22113797","author":[{"dropping-particle":"","family":"Sarwar","given":"Asma","non-dropping-particle":"","parse-names":false,"suffix":""},{"dropping-particle":"","family":"Razzaq","given":"Abdul","non-dropping-particle":"","parse-names":false,"suffix":""},{"dropping-particle":"","family":"Zafar","given":"Muhammad","non-dropping-particle":"","parse-names":false,"suffix":""},{"dropping-particle":"","family":"Idrees","given":"Ijlal","non-dropping-particle":"","parse-names":false,"suffix":""},{"dropping-particle":"","family":"Rehman","given":"Fahad","non-dropping-particle":"","parse-names":false,"suffix":""},{"dropping-particle":"","family":"Kim","given":"Woo Young","non-dropping-particle":"","parse-names":false,"suffix":""}],"container-title":"Results in Physics","id":"ITEM-1","issued":{"date-parts":[["2023","2"]]},"page":"106253","title":"Copper tungstate (CuWO4)/graphene quantum dots (GQDs) composite photocatalyst for enhanced degradation of phenol under visible light irradiation","type":"article-journal","volume":"45"},"uris":["http://www.mendeley.com/documents/?uuid=27b89461-bbb6-35fd-b719-639cf62b24a2"]}],"mendeley":{"formattedCitation":"[51]","plainTextFormattedCitation":"[51]","previouslyFormattedCitation":"[51]"},"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51]</w:t>
      </w:r>
      <w:r w:rsidR="00E112A0" w:rsidRPr="002059BE">
        <w:rPr>
          <w:rFonts w:ascii="Times New Roman" w:hAnsi="Times New Roman" w:cs="Times New Roman"/>
          <w:b/>
          <w:sz w:val="20"/>
          <w:szCs w:val="20"/>
        </w:rPr>
        <w:fldChar w:fldCharType="end"/>
      </w:r>
    </w:p>
    <w:p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extent cx="2805818" cy="3130394"/>
            <wp:effectExtent l="0" t="0" r="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2820544" cy="3146824"/>
                    </a:xfrm>
                    <a:prstGeom prst="rect">
                      <a:avLst/>
                    </a:prstGeom>
                    <a:noFill/>
                    <a:ln w="9525">
                      <a:noFill/>
                      <a:miter lim="800000"/>
                      <a:headEnd/>
                      <a:tailEnd/>
                    </a:ln>
                  </pic:spPr>
                </pic:pic>
              </a:graphicData>
            </a:graphic>
          </wp:inline>
        </w:drawing>
      </w:r>
      <w:r w:rsidRPr="002059BE">
        <w:rPr>
          <w:rFonts w:ascii="Times New Roman" w:hAnsi="Times New Roman" w:cs="Times New Roman"/>
          <w:noProof/>
          <w:sz w:val="20"/>
          <w:szCs w:val="20"/>
        </w:rPr>
        <w:drawing>
          <wp:inline distT="0" distB="0" distL="0" distR="0">
            <wp:extent cx="2749550" cy="3105461"/>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754525" cy="3111080"/>
                    </a:xfrm>
                    <a:prstGeom prst="rect">
                      <a:avLst/>
                    </a:prstGeom>
                    <a:noFill/>
                    <a:ln w="9525">
                      <a:noFill/>
                      <a:miter lim="800000"/>
                      <a:headEnd/>
                      <a:tailEnd/>
                    </a:ln>
                  </pic:spPr>
                </pic:pic>
              </a:graphicData>
            </a:graphic>
          </wp:inline>
        </w:drawing>
      </w: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 xml:space="preserve">Fig .16. SEM and TEM image </w:t>
      </w:r>
      <w:proofErr w:type="gramStart"/>
      <w:r w:rsidRPr="002059BE">
        <w:rPr>
          <w:rFonts w:ascii="Times New Roman" w:hAnsi="Times New Roman" w:cs="Times New Roman"/>
          <w:b/>
          <w:sz w:val="20"/>
          <w:szCs w:val="20"/>
        </w:rPr>
        <w:t>of  ZnO</w:t>
      </w:r>
      <w:proofErr w:type="gramEnd"/>
      <w:r w:rsidRPr="002059BE">
        <w:rPr>
          <w:rFonts w:ascii="Times New Roman" w:hAnsi="Times New Roman" w:cs="Times New Roman"/>
          <w:b/>
          <w:sz w:val="20"/>
          <w:szCs w:val="20"/>
        </w:rPr>
        <w:t>-Cd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Nanocomposi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2</w:t>
      </w:r>
      <w:proofErr w:type="gramStart"/>
      <w:r w:rsidRPr="002059BE">
        <w:rPr>
          <w:b/>
          <w:sz w:val="20"/>
          <w:szCs w:val="20"/>
        </w:rPr>
        <w:t>.TiO</w:t>
      </w:r>
      <w:r w:rsidRPr="002059BE">
        <w:rPr>
          <w:b/>
          <w:sz w:val="20"/>
          <w:szCs w:val="20"/>
          <w:vertAlign w:val="subscript"/>
        </w:rPr>
        <w:t>2</w:t>
      </w:r>
      <w:proofErr w:type="gramEnd"/>
      <w:r w:rsidRPr="002059BE">
        <w:rPr>
          <w:b/>
          <w:sz w:val="20"/>
          <w:szCs w:val="20"/>
        </w:rPr>
        <w:t>/Bi</w:t>
      </w:r>
      <w:r w:rsidRPr="002059BE">
        <w:rPr>
          <w:b/>
          <w:sz w:val="20"/>
          <w:szCs w:val="20"/>
          <w:vertAlign w:val="subscript"/>
        </w:rPr>
        <w:t>2</w:t>
      </w:r>
      <w:r w:rsidRPr="002059BE">
        <w:rPr>
          <w:b/>
          <w:sz w:val="20"/>
          <w:szCs w:val="20"/>
        </w:rPr>
        <w:t>WO</w:t>
      </w:r>
      <w:r w:rsidRPr="002059BE">
        <w:rPr>
          <w:b/>
          <w:sz w:val="20"/>
          <w:szCs w:val="20"/>
          <w:vertAlign w:val="subscript"/>
        </w:rPr>
        <w:t>6</w:t>
      </w:r>
      <w:r w:rsidRPr="002059BE">
        <w:rPr>
          <w:b/>
          <w:sz w:val="20"/>
          <w:szCs w:val="20"/>
        </w:rPr>
        <w:t xml:space="preserve"> photocatalytic processing of biomass</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This research examines a novel photocatalytic technique to reduce complicated biomass into smaller molecular units for use in the manufacturing of biofuel feedstocks</w:t>
      </w:r>
      <w:r w:rsidR="00E112A0" w:rsidRPr="002059BE">
        <w:rPr>
          <w:sz w:val="20"/>
          <w:szCs w:val="20"/>
        </w:rPr>
        <w:fldChar w:fldCharType="begin" w:fldLock="1"/>
      </w:r>
      <w:r w:rsidR="00C017DF" w:rsidRPr="002059BE">
        <w:rPr>
          <w:sz w:val="20"/>
          <w:szCs w:val="20"/>
        </w:rPr>
        <w:instrText>ADDIN CSL_CITATION {"citationItems":[{"id":"ITEM-1","itemData":{"DOI":"10.1016/j.inoche.2022.109700","ISSN":"13877003","author":[{"dropping-particle":"","family":"Arora","given":"Isha","non-dropping-particle":"","parse-names":false,"suffix":""},{"dropping-particle":"","family":"Chawla","given":"Harshita","non-dropping-particle":"","parse-names":false,"suffix":""},{"dropping-particle":"","family":"Chandra","given":"Amrish","non-dropping-particle":"","parse-names":false,"suffix":""},{"dropping-particle":"","family":"Sagadevan","given":"Suresh","non-dropping-particle":"","parse-names":false,"suffix":""},{"dropping-particle":"","family":"Garg","given":"Seema","non-dropping-particle":"","parse-names":false,"suffix":""}],"container-title":"Inorganic Chemistry Communications","id":"ITEM-1","issued":{"date-parts":[["2022","9"]]},"page":"109700","title":"Advances in the strategies for enhancing the photocatalytic activity of TiO2: Conversion from UV-light active to visible-light active photocatalyst","type":"article-journal","volume":"143"},"uris":["http://www.mendeley.com/documents/?uuid=8365cf85-4d8e-3daf-b66d-1a7b28cc58eb"]}],"mendeley":{"formattedCitation":"[52]","plainTextFormattedCitation":"[52]","previouslyFormattedCitation":"[52]"},"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52]</w:t>
      </w:r>
      <w:r w:rsidR="00E112A0" w:rsidRPr="002059BE">
        <w:rPr>
          <w:sz w:val="20"/>
          <w:szCs w:val="20"/>
        </w:rPr>
        <w:fldChar w:fldCharType="end"/>
      </w:r>
      <w:r w:rsidRPr="002059BE">
        <w:rPr>
          <w:sz w:val="20"/>
          <w:szCs w:val="20"/>
        </w:rPr>
        <w:t>. After the hydrothermal process, the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photocatalyst was employed for various TiO</w:t>
      </w:r>
      <w:r w:rsidRPr="002059BE">
        <w:rPr>
          <w:sz w:val="20"/>
          <w:szCs w:val="20"/>
          <w:vertAlign w:val="subscript"/>
        </w:rPr>
        <w:t>2</w:t>
      </w:r>
      <w:r w:rsidRPr="002059BE">
        <w:rPr>
          <w:sz w:val="20"/>
          <w:szCs w:val="20"/>
        </w:rPr>
        <w:t xml:space="preserve"> ratios, viz. 15 and 25 wt% were created. The photodegradation efficiency of the organic molecule is determined. The composite loaded with 25% TiO</w:t>
      </w:r>
      <w:r w:rsidRPr="002059BE">
        <w:rPr>
          <w:sz w:val="20"/>
          <w:szCs w:val="20"/>
          <w:vertAlign w:val="subscript"/>
        </w:rPr>
        <w:t>2</w:t>
      </w:r>
      <w:r w:rsidRPr="002059BE">
        <w:rPr>
          <w:sz w:val="20"/>
          <w:szCs w:val="20"/>
        </w:rPr>
        <w:t xml:space="preserve"> was determined to represent a maximum photocatalytic efficiency of 99.9%. The structural and optical characteristics of the produced photocatalytic nanomaterial were studied. A band gap of 2.7 eV was obtained for the 25% TiO</w:t>
      </w:r>
      <w:r w:rsidRPr="002059BE">
        <w:rPr>
          <w:sz w:val="20"/>
          <w:szCs w:val="20"/>
          <w:vertAlign w:val="subscript"/>
        </w:rPr>
        <w:t xml:space="preserve">2 </w:t>
      </w:r>
      <w:r w:rsidRPr="002059BE">
        <w:rPr>
          <w:sz w:val="20"/>
          <w:szCs w:val="20"/>
        </w:rPr>
        <w:t>composite with outstanding visible light photoactivity as measured by rhodamine B elimination in Fig.17. In addition, we detect a fourfold greater photocatalytic activity in this combination compared to pure Bi</w:t>
      </w:r>
      <w:r w:rsidRPr="002059BE">
        <w:rPr>
          <w:sz w:val="20"/>
          <w:szCs w:val="20"/>
          <w:vertAlign w:val="subscript"/>
        </w:rPr>
        <w:t>2</w:t>
      </w:r>
      <w:r w:rsidRPr="002059BE">
        <w:rPr>
          <w:sz w:val="20"/>
          <w:szCs w:val="20"/>
        </w:rPr>
        <w:t>WO</w:t>
      </w:r>
      <w:r w:rsidRPr="002059BE">
        <w:rPr>
          <w:sz w:val="20"/>
          <w:szCs w:val="20"/>
          <w:vertAlign w:val="subscript"/>
        </w:rPr>
        <w:t>6</w:t>
      </w:r>
      <w:r w:rsidR="00E112A0" w:rsidRPr="002059BE">
        <w:rPr>
          <w:sz w:val="20"/>
          <w:szCs w:val="20"/>
          <w:vertAlign w:val="subscript"/>
        </w:rPr>
        <w:fldChar w:fldCharType="begin" w:fldLock="1"/>
      </w:r>
      <w:r w:rsidR="00C017DF" w:rsidRPr="002059BE">
        <w:rPr>
          <w:sz w:val="20"/>
          <w:szCs w:val="20"/>
          <w:vertAlign w:val="subscript"/>
        </w:rPr>
        <w:instrText>ADDIN CSL_CITATION {"citationItems":[{"id":"ITEM-1","itemData":{"DOI":"10.1016/j.sse.2009.07.004","ISSN":"00381101","abstract":"Thin films of p-type nickel oxide (NiO) were prepared by a sol-gel spin deposition on ITO/TiO2 to fabricate the photoelectrodes and all-solid-state dye-sensitized solar cells. The Ni(OH)2 sol was formed from nickel (II) acetate tetrahydrate in a mixture of alcohol solution and poly(ethylene glycol), and followed by different heat treatments in air (350-800 °C). The formation and composition of NiO thin film was verified by EDX and X-ray diffraction (XRD) analysis, which shows preferred orientation along the (1 1 1) plane. The thickness of the NiO film calcined at 450 °C for 1 h is 120.6 nm with average grain size of 22 nm, and high UV transparency (</w:instrText>
      </w:r>
      <w:r w:rsidR="00C017DF" w:rsidRPr="002059BE">
        <w:rPr>
          <w:rFonts w:ascii="Cambria Math" w:hAnsi="Cambria Math" w:cs="Cambria Math"/>
          <w:sz w:val="20"/>
          <w:szCs w:val="20"/>
          <w:vertAlign w:val="subscript"/>
        </w:rPr>
        <w:instrText>∼</w:instrText>
      </w:r>
      <w:r w:rsidR="00C017DF" w:rsidRPr="002059BE">
        <w:rPr>
          <w:sz w:val="20"/>
          <w:szCs w:val="20"/>
          <w:vertAlign w:val="subscript"/>
        </w:rPr>
        <w:instrText>75%) in the visible region is observed. The electrical properties of the sol-gel NiO films such as hole carrier concentration, sheet resistance and carrier mobility were examined using Hall measurement. Results show that the Hall mobility is dominated by the hole concentration. Furthermore, all-solid-state dye-sensitized solar cells comprising n-TiO2/p-NiO composite electrode were fabricated and the performance was evaluated. The current-voltage (I-V) characteristics of the composite TiO2/NiO electrode in dark demonstrate a good rectifying curve, verifying the p-type behavior of NiO films. Solar cells when sensitized with Ru-dye (N719) demonstrate short-circuit photocurrent (ISC) of 0.33 mA/cm2 and open-circuit photovoltage (VOC) of 210 mV; the overall energy conversion efficiency of the device is about 0.025%. © 2009 Elsevier Ltd. All rights reserved.","author":[{"dropping-particle":"","family":"Lee","given":"Yi Mu","non-dropping-particle":"","parse-names":false,"suffix":""},{"dropping-particle":"","family":"Lai","given":"Chun Hung","non-dropping-particle":"","parse-names":false,"suffix":""}],"container-title":"Solid-State Electronics","id":"ITEM-1","issue":"10","issued":{"date-parts":[["2009","10"]]},"page":"1116-1125","title":"Preparation and characterization of solid n-TiO2/p-NiO hetrojunction electrodes for all-solid-state dye-sensitized solar cells","type":"article-journal","volume":"53"},"uris":["http://www.mendeley.com/documents/?uuid=caf6d7dd-5445-3ba9-9833-8ea3c52cdd0c"]}],"mendeley":{"formattedCitation":"[53]","plainTextFormattedCitation":"[53]","previouslyFormattedCitation":"[53]"},"properties":{"noteIndex":0},"schema":"https://github.com/citation-style-language/schema/raw/master/csl-citation.json"}</w:instrText>
      </w:r>
      <w:r w:rsidR="00E112A0" w:rsidRPr="002059BE">
        <w:rPr>
          <w:sz w:val="20"/>
          <w:szCs w:val="20"/>
          <w:vertAlign w:val="subscript"/>
        </w:rPr>
        <w:fldChar w:fldCharType="separate"/>
      </w:r>
      <w:r w:rsidR="00C017DF" w:rsidRPr="002059BE">
        <w:rPr>
          <w:noProof/>
          <w:sz w:val="20"/>
          <w:szCs w:val="20"/>
        </w:rPr>
        <w:t>[53]</w:t>
      </w:r>
      <w:r w:rsidR="00E112A0" w:rsidRPr="002059BE">
        <w:rPr>
          <w:sz w:val="20"/>
          <w:szCs w:val="20"/>
          <w:vertAlign w:val="subscript"/>
        </w:rPr>
        <w:fldChar w:fldCharType="end"/>
      </w:r>
      <w:r w:rsidRPr="002059BE">
        <w:rPr>
          <w:sz w:val="20"/>
          <w:szCs w:val="20"/>
        </w:rPr>
        <w:t xml:space="preserve">. Using this chemical, solar energy is captured to </w:t>
      </w:r>
      <w:proofErr w:type="spellStart"/>
      <w:r w:rsidRPr="002059BE">
        <w:rPr>
          <w:sz w:val="20"/>
          <w:szCs w:val="20"/>
        </w:rPr>
        <w:t>photocatalytically</w:t>
      </w:r>
      <w:proofErr w:type="spellEnd"/>
      <w:r w:rsidRPr="002059BE">
        <w:rPr>
          <w:sz w:val="20"/>
          <w:szCs w:val="20"/>
        </w:rPr>
        <w:t xml:space="preserve"> fragment a biopolymer, typically starch, to form smaller molecular precursors. A colorimetric study of reducing sugars from decaying biomass reveals starch monomerization. The molecular fragments of the linear chain so generated were further examined by Raman, FTIR and ESI-MS. The findings reveal that </w:t>
      </w:r>
      <w:proofErr w:type="spellStart"/>
      <w:r w:rsidRPr="002059BE">
        <w:rPr>
          <w:sz w:val="20"/>
          <w:szCs w:val="20"/>
        </w:rPr>
        <w:t>photocatalytic</w:t>
      </w:r>
      <w:proofErr w:type="spellEnd"/>
      <w:r w:rsidRPr="002059BE">
        <w:rPr>
          <w:sz w:val="20"/>
          <w:szCs w:val="20"/>
        </w:rPr>
        <w:t xml:space="preserve"> </w:t>
      </w:r>
      <w:proofErr w:type="spellStart"/>
      <w:r w:rsidRPr="002059BE">
        <w:rPr>
          <w:sz w:val="20"/>
          <w:szCs w:val="20"/>
        </w:rPr>
        <w:t>pretreatment</w:t>
      </w:r>
      <w:proofErr w:type="spellEnd"/>
      <w:r w:rsidRPr="002059BE">
        <w:rPr>
          <w:sz w:val="20"/>
          <w:szCs w:val="20"/>
        </w:rPr>
        <w:t xml:space="preserve"> of starch with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leads to the generation of organic precursors, which are common raw ingredients for anaerobic methanation and ethanol fermentation microorganisms. Therefore, we conclude that biomass </w:t>
      </w:r>
      <w:proofErr w:type="spellStart"/>
      <w:r w:rsidRPr="002059BE">
        <w:rPr>
          <w:sz w:val="20"/>
          <w:szCs w:val="20"/>
        </w:rPr>
        <w:t>photocatalytic</w:t>
      </w:r>
      <w:proofErr w:type="spellEnd"/>
      <w:r w:rsidRPr="002059BE">
        <w:rPr>
          <w:sz w:val="20"/>
          <w:szCs w:val="20"/>
        </w:rPr>
        <w:t xml:space="preserve"> </w:t>
      </w:r>
      <w:proofErr w:type="spellStart"/>
      <w:r w:rsidRPr="002059BE">
        <w:rPr>
          <w:sz w:val="20"/>
          <w:szCs w:val="20"/>
        </w:rPr>
        <w:t>pretreatment</w:t>
      </w:r>
      <w:proofErr w:type="spellEnd"/>
      <w:r w:rsidRPr="002059BE">
        <w:rPr>
          <w:sz w:val="20"/>
          <w:szCs w:val="20"/>
        </w:rPr>
        <w:t xml:space="preserve"> may be applied in biomass hydrolysis and partial acetogenesis biofuel conversion processes. This concept provides an ecological means of transforming biomass waste into biofuel</w:t>
      </w:r>
      <w:r w:rsidR="00E112A0" w:rsidRPr="002059BE">
        <w:rPr>
          <w:sz w:val="20"/>
          <w:szCs w:val="20"/>
        </w:rPr>
        <w:fldChar w:fldCharType="begin" w:fldLock="1"/>
      </w:r>
      <w:r w:rsidR="00C017DF" w:rsidRPr="002059BE">
        <w:rPr>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36]</w:t>
      </w:r>
      <w:r w:rsidR="00E112A0" w:rsidRPr="002059BE">
        <w:rPr>
          <w:sz w:val="20"/>
          <w:szCs w:val="20"/>
        </w:rPr>
        <w:fldChar w:fldCharType="end"/>
      </w:r>
      <w:r w:rsidRPr="002059BE">
        <w:rPr>
          <w:sz w:val="20"/>
          <w:szCs w:val="20"/>
        </w:rPr>
        <w:t xml:space="preserve">. </w:t>
      </w:r>
    </w:p>
    <w:p w:rsidR="00826BAB" w:rsidRPr="002059BE" w:rsidRDefault="00826BAB" w:rsidP="002059BE">
      <w:pPr>
        <w:autoSpaceDE w:val="0"/>
        <w:autoSpaceDN w:val="0"/>
        <w:adjustRightInd w:val="0"/>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autoSpaceDE w:val="0"/>
        <w:autoSpaceDN w:val="0"/>
        <w:adjustRightInd w:val="0"/>
        <w:spacing w:line="360" w:lineRule="auto"/>
        <w:jc w:val="center"/>
        <w:rPr>
          <w:rFonts w:ascii="Times New Roman" w:hAnsi="Times New Roman" w:cs="Times New Roman"/>
          <w:sz w:val="20"/>
          <w:szCs w:val="20"/>
        </w:rPr>
      </w:pPr>
      <w:r w:rsidRPr="002059BE">
        <w:rPr>
          <w:rFonts w:ascii="Times New Roman" w:hAnsi="Times New Roman" w:cs="Times New Roman"/>
          <w:noProof/>
          <w:sz w:val="20"/>
          <w:szCs w:val="20"/>
        </w:rPr>
        <w:lastRenderedPageBreak/>
        <w:drawing>
          <wp:inline distT="0" distB="0" distL="0" distR="0">
            <wp:extent cx="3227705" cy="4504055"/>
            <wp:effectExtent l="0" t="0" r="0" b="0"/>
            <wp:docPr id="25" name="Picture 20" descr="Synthesis, characterization and application of TiO2–Bi2WO6 nanocomposite  photocatalyst for pretreatment of starch biomass and generation of biofuel  precursor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thesis, characterization and application of TiO2–Bi2WO6 nanocomposite  photocatalyst for pretreatment of starch biomass and generation of biofuel  precursors - ScienceDirect"/>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27705" cy="4504055"/>
                    </a:xfrm>
                    <a:prstGeom prst="rect">
                      <a:avLst/>
                    </a:prstGeom>
                    <a:noFill/>
                    <a:ln>
                      <a:noFill/>
                    </a:ln>
                  </pic:spPr>
                </pic:pic>
              </a:graphicData>
            </a:graphic>
          </wp:inline>
        </w:drawing>
      </w:r>
    </w:p>
    <w:p w:rsidR="00826BAB" w:rsidRPr="002059BE" w:rsidRDefault="00826BAB" w:rsidP="002059BE">
      <w:pPr>
        <w:autoSpaceDE w:val="0"/>
        <w:autoSpaceDN w:val="0"/>
        <w:adjustRightInd w:val="0"/>
        <w:spacing w:line="360" w:lineRule="auto"/>
        <w:jc w:val="both"/>
        <w:rPr>
          <w:rFonts w:ascii="Times New Roman" w:hAnsi="Times New Roman" w:cs="Times New Roman"/>
          <w:sz w:val="20"/>
          <w:szCs w:val="20"/>
        </w:rPr>
      </w:pP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7. Mechanism of photodegradation of TiO</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Bi</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WO</w:t>
      </w:r>
      <w:r w:rsidRPr="002059BE">
        <w:rPr>
          <w:rFonts w:ascii="Times New Roman" w:hAnsi="Times New Roman" w:cs="Times New Roman"/>
          <w:b/>
          <w:sz w:val="20"/>
          <w:szCs w:val="20"/>
          <w:vertAlign w:val="subscript"/>
        </w:rPr>
        <w:t>6</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6]</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 Bimetal doping using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1. Ni-CoWO</w:t>
      </w:r>
      <w:r w:rsidRPr="002059BE">
        <w:rPr>
          <w:b/>
          <w:sz w:val="20"/>
          <w:szCs w:val="20"/>
          <w:vertAlign w:val="subscript"/>
        </w:rPr>
        <w:t>4</w:t>
      </w:r>
      <w:r w:rsidRPr="002059BE">
        <w:rPr>
          <w:b/>
          <w:sz w:val="20"/>
          <w:szCs w:val="20"/>
        </w:rPr>
        <w:t xml:space="preserve"> for electrochemical application</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In this work, we evaluate the function of the secondary metal (M</w:t>
      </w:r>
      <w:r w:rsidRPr="002059BE">
        <w:rPr>
          <w:sz w:val="20"/>
          <w:szCs w:val="20"/>
          <w:vertAlign w:val="subscript"/>
        </w:rPr>
        <w:t>2</w:t>
      </w:r>
      <w:r w:rsidRPr="002059BE">
        <w:rPr>
          <w:sz w:val="20"/>
          <w:szCs w:val="20"/>
        </w:rPr>
        <w:t xml:space="preserve">) in the </w:t>
      </w:r>
      <w:proofErr w:type="spellStart"/>
      <w:r w:rsidRPr="002059BE">
        <w:rPr>
          <w:sz w:val="20"/>
          <w:szCs w:val="20"/>
        </w:rPr>
        <w:t>pseudocapacitance</w:t>
      </w:r>
      <w:proofErr w:type="spellEnd"/>
      <w:r w:rsidRPr="002059BE">
        <w:rPr>
          <w:sz w:val="20"/>
          <w:szCs w:val="20"/>
        </w:rPr>
        <w:t xml:space="preserve"> of bimetallic tungsten compounds (M</w:t>
      </w:r>
      <w:r w:rsidRPr="002059BE">
        <w:rPr>
          <w:sz w:val="20"/>
          <w:szCs w:val="20"/>
          <w:vertAlign w:val="subscript"/>
        </w:rPr>
        <w:t>2</w:t>
      </w:r>
      <w:r w:rsidRPr="002059BE">
        <w:rPr>
          <w:sz w:val="20"/>
          <w:szCs w:val="20"/>
        </w:rPr>
        <w:t>M</w:t>
      </w:r>
      <w:r w:rsidRPr="002059BE">
        <w:rPr>
          <w:sz w:val="20"/>
          <w:szCs w:val="20"/>
          <w:vertAlign w:val="subscript"/>
        </w:rPr>
        <w:t>1</w:t>
      </w:r>
      <w:r w:rsidRPr="002059BE">
        <w:rPr>
          <w:sz w:val="20"/>
          <w:szCs w:val="20"/>
        </w:rPr>
        <w:t>WO</w:t>
      </w:r>
      <w:r w:rsidRPr="002059BE">
        <w:rPr>
          <w:sz w:val="20"/>
          <w:szCs w:val="20"/>
          <w:vertAlign w:val="subscript"/>
        </w:rPr>
        <w:t>4</w:t>
      </w:r>
      <w:r w:rsidRPr="002059BE">
        <w:rPr>
          <w:sz w:val="20"/>
          <w:szCs w:val="20"/>
        </w:rPr>
        <w:t>, M</w:t>
      </w:r>
      <w:r w:rsidRPr="002059BE">
        <w:rPr>
          <w:sz w:val="20"/>
          <w:szCs w:val="20"/>
          <w:vertAlign w:val="subscript"/>
        </w:rPr>
        <w:t>2</w:t>
      </w:r>
      <w:r w:rsidRPr="002059BE">
        <w:rPr>
          <w:sz w:val="20"/>
          <w:szCs w:val="20"/>
        </w:rPr>
        <w:t xml:space="preserve"> = Ni, M</w:t>
      </w:r>
      <w:r w:rsidRPr="002059BE">
        <w:rPr>
          <w:sz w:val="20"/>
          <w:szCs w:val="20"/>
          <w:vertAlign w:val="subscript"/>
        </w:rPr>
        <w:t>1</w:t>
      </w:r>
      <w:r w:rsidRPr="002059BE">
        <w:rPr>
          <w:sz w:val="20"/>
          <w:szCs w:val="20"/>
        </w:rPr>
        <w:t xml:space="preserve"> = Co). The SPC value of bimetallic tungsten (NiCoWO</w:t>
      </w:r>
      <w:r w:rsidRPr="002059BE">
        <w:rPr>
          <w:sz w:val="20"/>
          <w:szCs w:val="20"/>
          <w:vertAlign w:val="subscript"/>
        </w:rPr>
        <w:t>4</w:t>
      </w:r>
      <w:r w:rsidRPr="002059BE">
        <w:rPr>
          <w:sz w:val="20"/>
          <w:szCs w:val="20"/>
        </w:rPr>
        <w:t>) functionalized lignin supercapacitor was found to be high at 862.26 mF cm</w:t>
      </w:r>
      <w:r w:rsidRPr="002059BE">
        <w:rPr>
          <w:sz w:val="20"/>
          <w:szCs w:val="20"/>
          <w:vertAlign w:val="superscript"/>
        </w:rPr>
        <w:t>-2</w:t>
      </w:r>
      <w:r w:rsidRPr="002059BE">
        <w:rPr>
          <w:sz w:val="20"/>
          <w:szCs w:val="20"/>
        </w:rPr>
        <w:t>, which was 141 times higher than the SPC value of monometallic tungsten CoWO</w:t>
      </w:r>
      <w:r w:rsidRPr="002059BE">
        <w:rPr>
          <w:sz w:val="20"/>
          <w:szCs w:val="20"/>
          <w:vertAlign w:val="subscript"/>
        </w:rPr>
        <w:t>4</w:t>
      </w:r>
      <w:r w:rsidRPr="002059BE">
        <w:rPr>
          <w:sz w:val="20"/>
          <w:szCs w:val="20"/>
        </w:rPr>
        <w:t xml:space="preserve"> (6.1 mF cm</w:t>
      </w:r>
      <w:r w:rsidRPr="002059BE">
        <w:rPr>
          <w:sz w:val="20"/>
          <w:szCs w:val="20"/>
          <w:vertAlign w:val="superscript"/>
        </w:rPr>
        <w:t>-2</w:t>
      </w:r>
      <w:r w:rsidRPr="002059BE">
        <w:rPr>
          <w:sz w:val="20"/>
          <w:szCs w:val="20"/>
        </w:rPr>
        <w:t>) functionalized lignin supercapacitor</w:t>
      </w:r>
      <w:r w:rsidR="00E112A0" w:rsidRPr="002059BE">
        <w:rPr>
          <w:sz w:val="20"/>
          <w:szCs w:val="20"/>
        </w:rPr>
        <w:fldChar w:fldCharType="begin" w:fldLock="1"/>
      </w:r>
      <w:r w:rsidR="00C017DF" w:rsidRPr="002059BE">
        <w:rPr>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37]</w:t>
      </w:r>
      <w:r w:rsidR="00E112A0" w:rsidRPr="002059BE">
        <w:rPr>
          <w:sz w:val="20"/>
          <w:szCs w:val="20"/>
        </w:rPr>
        <w:fldChar w:fldCharType="end"/>
      </w:r>
      <w:r w:rsidRPr="002059BE">
        <w:rPr>
          <w:sz w:val="20"/>
          <w:szCs w:val="20"/>
        </w:rPr>
        <w:t>. The bimetallic tungsten secondary metal M</w:t>
      </w:r>
      <w:r w:rsidRPr="002059BE">
        <w:rPr>
          <w:sz w:val="20"/>
          <w:szCs w:val="20"/>
          <w:vertAlign w:val="subscript"/>
        </w:rPr>
        <w:t>2</w:t>
      </w:r>
      <w:r w:rsidRPr="002059BE">
        <w:rPr>
          <w:sz w:val="20"/>
          <w:szCs w:val="20"/>
        </w:rPr>
        <w:t xml:space="preserve"> (M</w:t>
      </w:r>
      <w:r w:rsidRPr="002059BE">
        <w:rPr>
          <w:sz w:val="20"/>
          <w:szCs w:val="20"/>
          <w:vertAlign w:val="subscript"/>
        </w:rPr>
        <w:t>2</w:t>
      </w:r>
      <w:r w:rsidRPr="002059BE">
        <w:rPr>
          <w:sz w:val="20"/>
          <w:szCs w:val="20"/>
        </w:rPr>
        <w:t>M</w:t>
      </w:r>
      <w:r w:rsidRPr="002059BE">
        <w:rPr>
          <w:sz w:val="20"/>
          <w:szCs w:val="20"/>
          <w:vertAlign w:val="subscript"/>
        </w:rPr>
        <w:t>1</w:t>
      </w:r>
      <w:r w:rsidRPr="002059BE">
        <w:rPr>
          <w:sz w:val="20"/>
          <w:szCs w:val="20"/>
        </w:rPr>
        <w:t>WO</w:t>
      </w:r>
      <w:r w:rsidRPr="002059BE">
        <w:rPr>
          <w:sz w:val="20"/>
          <w:szCs w:val="20"/>
          <w:vertAlign w:val="subscript"/>
        </w:rPr>
        <w:t>4</w:t>
      </w:r>
      <w:r w:rsidRPr="002059BE">
        <w:rPr>
          <w:sz w:val="20"/>
          <w:szCs w:val="20"/>
        </w:rPr>
        <w:t>, M</w:t>
      </w:r>
      <w:r w:rsidRPr="002059BE">
        <w:rPr>
          <w:sz w:val="20"/>
          <w:szCs w:val="20"/>
          <w:vertAlign w:val="subscript"/>
        </w:rPr>
        <w:t>2</w:t>
      </w:r>
      <w:r w:rsidRPr="002059BE">
        <w:rPr>
          <w:sz w:val="20"/>
          <w:szCs w:val="20"/>
        </w:rPr>
        <w:t xml:space="preserve"> = Ni, M1 = Co) considerably enhances the pseudo capacitance owing to the greater oxidation state accessible, resulting in enhanced electron conductivity. The lignin/NiCoWO</w:t>
      </w:r>
      <w:r w:rsidRPr="002059BE">
        <w:rPr>
          <w:sz w:val="20"/>
          <w:szCs w:val="20"/>
          <w:vertAlign w:val="subscript"/>
        </w:rPr>
        <w:t>4</w:t>
      </w:r>
      <w:r w:rsidRPr="002059BE">
        <w:rPr>
          <w:sz w:val="20"/>
          <w:szCs w:val="20"/>
        </w:rPr>
        <w:t xml:space="preserve"> supercapacitor also displays a very high power density of 854.76 kW kg</w:t>
      </w:r>
      <w:r w:rsidRPr="002059BE">
        <w:rPr>
          <w:sz w:val="20"/>
          <w:szCs w:val="20"/>
          <w:vertAlign w:val="superscript"/>
        </w:rPr>
        <w:t>-1</w:t>
      </w:r>
      <w:r w:rsidRPr="002059BE">
        <w:rPr>
          <w:sz w:val="20"/>
          <w:szCs w:val="20"/>
        </w:rPr>
        <w:t xml:space="preserve"> and the greatest energy density of 5.75 </w:t>
      </w:r>
      <w:proofErr w:type="spellStart"/>
      <w:proofErr w:type="gramStart"/>
      <w:r w:rsidRPr="002059BE">
        <w:rPr>
          <w:sz w:val="20"/>
          <w:szCs w:val="20"/>
        </w:rPr>
        <w:t>Wh</w:t>
      </w:r>
      <w:proofErr w:type="spellEnd"/>
      <w:proofErr w:type="gramEnd"/>
      <w:r w:rsidRPr="002059BE">
        <w:rPr>
          <w:sz w:val="20"/>
          <w:szCs w:val="20"/>
        </w:rPr>
        <w:t xml:space="preserve"> kg</w:t>
      </w:r>
      <w:r w:rsidRPr="002059BE">
        <w:rPr>
          <w:sz w:val="20"/>
          <w:szCs w:val="20"/>
          <w:vertAlign w:val="superscript"/>
        </w:rPr>
        <w:t>-1</w:t>
      </w:r>
      <w:r w:rsidRPr="002059BE">
        <w:rPr>
          <w:sz w:val="20"/>
          <w:szCs w:val="20"/>
        </w:rPr>
        <w:t xml:space="preserve"> owing to the synergistic action of lignin-encapsulated bimetallic tungsten NPs. When the fraction of bimetallic tungsten NP in the composite electrode was larger, the capacitance retention increased. At the ideal lignin</w:t>
      </w:r>
      <w:proofErr w:type="gramStart"/>
      <w:r w:rsidRPr="002059BE">
        <w:rPr>
          <w:sz w:val="20"/>
          <w:szCs w:val="20"/>
        </w:rPr>
        <w:t>:NiCoWO</w:t>
      </w:r>
      <w:r w:rsidRPr="002059BE">
        <w:rPr>
          <w:sz w:val="20"/>
          <w:szCs w:val="20"/>
          <w:vertAlign w:val="subscript"/>
        </w:rPr>
        <w:t>4</w:t>
      </w:r>
      <w:r w:rsidRPr="002059BE">
        <w:rPr>
          <w:sz w:val="20"/>
          <w:szCs w:val="20"/>
        </w:rPr>
        <w:t>:PVDF</w:t>
      </w:r>
      <w:proofErr w:type="gramEnd"/>
      <w:r w:rsidRPr="002059BE">
        <w:rPr>
          <w:sz w:val="20"/>
          <w:szCs w:val="20"/>
        </w:rPr>
        <w:t xml:space="preserve"> mass ratio (15:75:10), the retention was 100% even after 2000 cycles and their morphology studies was shown in Fig.18. A supercapacitor discharge time investigation demonstrated significant SPC at higher discharge periods, with increased retention at shorter discharge times. Thus, the consumption rate of the electroactive sites of the pseudocapacitive nanomaterial (NiCoWO</w:t>
      </w:r>
      <w:r w:rsidRPr="002059BE">
        <w:rPr>
          <w:sz w:val="20"/>
          <w:szCs w:val="20"/>
          <w:vertAlign w:val="subscript"/>
        </w:rPr>
        <w:t>4</w:t>
      </w:r>
      <w:r w:rsidRPr="002059BE">
        <w:rPr>
          <w:sz w:val="20"/>
          <w:szCs w:val="20"/>
        </w:rPr>
        <w:t>) was linear with the discharge time. Carbonation alters the molecular structure of lignin, providing high impedance for charge transfer and lowering electrochemical efficiency</w:t>
      </w:r>
      <w:r w:rsidR="00E112A0" w:rsidRPr="002059BE">
        <w:rPr>
          <w:sz w:val="20"/>
          <w:szCs w:val="20"/>
        </w:rPr>
        <w:fldChar w:fldCharType="begin" w:fldLock="1"/>
      </w:r>
      <w:r w:rsidR="00C017DF" w:rsidRPr="002059BE">
        <w:rPr>
          <w:sz w:val="20"/>
          <w:szCs w:val="20"/>
        </w:rPr>
        <w:instrText>ADDIN CSL_CITATION {"citationItems":[{"id":"ITEM-1","itemData":{"DOI":"10.5004/dwt.2017.20773","ISSN":"19443986","abstract":"The photocatalytic oxidation of organic dye molecules is an active area of present day’s research. In this context, a new visible-light-driven photocatalyst of Bi–N codoped SnO2 nanoparticles was prepared by hydrothermal method. The structural, morphological and optical properties were characterized by using UV–visible-diffuse reflectance spectroscopy, Fourier transform infrared spectroscopy, X-ray diffraction, scanning electron microscopy, energy dispersive X-ray spectroscopy, transmission electron microscopy, Brunauer–Emmett–Teller and X-ray photoelectron spectroscopy analysis. Bi–N codoped SnO2 showed an enhanced photocatalytic activity for the degradation of crystal violet by facilitating electron–hole pair separation. The highest crystal violet degradation was found in 97% (with 72.8% chemical oxygen demand removal) achieved with Bi, N–SnO2 concentration of 0.2 g/L, initial dye concentration 5 µM, pH 7 and irradiation time 180 min. Bi, N codoping in tin oxide had synergetic effect in enhancing its photocatalytic activity. The effects of doping on the SnO2 nanoparticles included reduced energy band gap, high crystalline and small crystallite size as well as increased photocatalytic activity.","author":[{"dropping-particle":"","family":"Arunadevi","given":"R.","non-dropping-particle":"","parse-names":false,"suffix":""},{"dropping-particle":"","family":"Kavitha","given":"B.","non-dropping-particle":"","parse-names":false,"suffix":""},{"dropping-particle":"","family":"Sudha","given":"P. Pandi","non-dropping-particle":"","parse-names":false,"suffix":""},{"dropping-particle":"","family":"Rajarajan","given":"M.","non-dropping-particle":"","parse-names":false,"suffix":""},{"dropping-particle":"","family":"Suganthi","given":"A.","non-dropping-particle":"","parse-names":false,"suffix":""}],"container-title":"Desalination and Water Treatment","id":"ITEM-1","issued":{"date-parts":[["2017","6","1"]]},"page":"330-340","publisher":"Desalination Publications","title":"Photocatalytic enhancing for tin oxide nanoparticles by codoping with nitrogen and bismuth","type":"article-journal","volume":"78"},"uris":["http://www.mendeley.com/documents/?uuid=dce89036-8b37-3e06-a805-561eb0705783"]}],"mendeley":{"formattedCitation":"[54]","plainTextFormattedCitation":"[54]","previouslyFormattedCitation":"[54]"},"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54]</w:t>
      </w:r>
      <w:r w:rsidR="00E112A0" w:rsidRPr="002059BE">
        <w:rPr>
          <w:sz w:val="20"/>
          <w:szCs w:val="20"/>
        </w:rPr>
        <w:fldChar w:fldCharType="end"/>
      </w:r>
      <w:r w:rsidRPr="002059BE">
        <w:rPr>
          <w:sz w:val="20"/>
          <w:szCs w:val="20"/>
        </w:rPr>
        <w:t xml:space="preserve">. The capacitive performance of the bimetallic tungsten supercapacitor was shown to be significantly reliant on the choice of dielectric permittivity and surface area of the negative electrode and the kind of charge storage regulating system, i.e. dominant EDLC or </w:t>
      </w:r>
      <w:proofErr w:type="spellStart"/>
      <w:r w:rsidRPr="002059BE">
        <w:rPr>
          <w:sz w:val="20"/>
          <w:szCs w:val="20"/>
        </w:rPr>
        <w:t>pseudocapacitance</w:t>
      </w:r>
      <w:proofErr w:type="spellEnd"/>
      <w:r w:rsidRPr="002059BE">
        <w:rPr>
          <w:sz w:val="20"/>
          <w:szCs w:val="20"/>
        </w:rPr>
        <w:t>. Thus, our study offers a new knowledge foundation for the successful application and design of bimetallic tungstate-based nanobioelectronic devices that contribute to green technology</w:t>
      </w:r>
      <w:r w:rsidR="00E112A0" w:rsidRPr="002059BE">
        <w:rPr>
          <w:sz w:val="20"/>
          <w:szCs w:val="20"/>
        </w:rPr>
        <w:fldChar w:fldCharType="begin" w:fldLock="1"/>
      </w:r>
      <w:r w:rsidR="00C017DF" w:rsidRPr="002059BE">
        <w:rPr>
          <w:sz w:val="20"/>
          <w:szCs w:val="20"/>
        </w:rPr>
        <w:instrText>ADDIN CSL_CITATION {"citationItems":[{"id":"ITEM-1","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1","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9]","plainTextFormattedCitation":"[9]","previouslyFormattedCitation":"[9]"},"properties":{"noteIndex":0},"schema":"https://github.com/citation-style-language/schema/raw/master/csl-citation.json"}</w:instrText>
      </w:r>
      <w:r w:rsidR="00E112A0" w:rsidRPr="002059BE">
        <w:rPr>
          <w:sz w:val="20"/>
          <w:szCs w:val="20"/>
        </w:rPr>
        <w:fldChar w:fldCharType="separate"/>
      </w:r>
      <w:r w:rsidR="00C017DF" w:rsidRPr="002059BE">
        <w:rPr>
          <w:noProof/>
          <w:sz w:val="20"/>
          <w:szCs w:val="20"/>
        </w:rPr>
        <w:t>[9]</w:t>
      </w:r>
      <w:r w:rsidR="00E112A0" w:rsidRPr="002059BE">
        <w:rPr>
          <w:sz w:val="20"/>
          <w:szCs w:val="20"/>
        </w:rPr>
        <w:fldChar w:fldCharType="end"/>
      </w:r>
      <w:r w:rsidRPr="002059BE">
        <w:rPr>
          <w:sz w:val="20"/>
          <w:szCs w:val="20"/>
        </w:rPr>
        <w:t>.</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826BAB" w:rsidP="002059BE">
      <w:pPr>
        <w:spacing w:line="360" w:lineRule="auto"/>
        <w:jc w:val="center"/>
        <w:rPr>
          <w:rFonts w:ascii="Times New Roman" w:hAnsi="Times New Roman" w:cs="Times New Roman"/>
          <w:sz w:val="20"/>
          <w:szCs w:val="20"/>
          <w:vertAlign w:val="subscript"/>
        </w:rPr>
      </w:pPr>
      <w:r w:rsidRPr="002059BE">
        <w:rPr>
          <w:rFonts w:ascii="Times New Roman" w:hAnsi="Times New Roman" w:cs="Times New Roman"/>
          <w:noProof/>
          <w:sz w:val="20"/>
          <w:szCs w:val="20"/>
          <w:vertAlign w:val="subscript"/>
        </w:rPr>
        <w:lastRenderedPageBreak/>
        <w:drawing>
          <wp:inline distT="0" distB="0" distL="0" distR="0">
            <wp:extent cx="4448175" cy="4505325"/>
            <wp:effectExtent l="0" t="0" r="9525" b="9525"/>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48175" cy="4505325"/>
                    </a:xfrm>
                    <a:prstGeom prst="rect">
                      <a:avLst/>
                    </a:prstGeom>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8. SEM image for; (a)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b) 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 (c)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low magnification), and (d) Ni-Co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high magnification).</w:t>
      </w:r>
      <w:r w:rsidR="00E112A0"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operties":{"noteIndex":0},"schema":"https://github.com/citation-style-language/schema/raw/master/csl-citation.json"}</w:instrText>
      </w:r>
      <w:r w:rsidR="00E112A0"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7]</w:t>
      </w:r>
      <w:r w:rsidR="00E112A0"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CONCLUSION</w:t>
      </w:r>
    </w:p>
    <w:p w:rsidR="00927353"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In this work, we offer evidence for the synthesis of multi-metallic NPs from diverse plant extracts and the examination of these NPs by UV-vis, XRD, FT-IR, SEM and TEM. In this review, the importance of the optical band supporting photocatalytic activity was described. NPs made from plant extracts have been particularly efficient in decomposing hazardous organic dyes and cleansing contaminated water. Recent breakthroughs in the research of metallic NPs reveal that mixing them with semiconductors is a feasible strategy to build efficient materials that react to visible light. It is realistic to think that such endeavours will permit unfailing success in the development of metallic NPs and make them a key element of visible light photocatalysts. However, they are still inferior in terms of usage and stability. To boost the photocatalytic effectiveness, scavengers must be frequently added to make these </w:t>
      </w:r>
      <w:proofErr w:type="spellStart"/>
      <w:r w:rsidRPr="002059BE">
        <w:rPr>
          <w:sz w:val="20"/>
          <w:szCs w:val="20"/>
        </w:rPr>
        <w:t>photocatalysts</w:t>
      </w:r>
      <w:proofErr w:type="spellEnd"/>
      <w:r w:rsidRPr="002059BE">
        <w:rPr>
          <w:sz w:val="20"/>
          <w:szCs w:val="20"/>
        </w:rPr>
        <w:t xml:space="preserve"> </w:t>
      </w:r>
      <w:proofErr w:type="spellStart"/>
      <w:r w:rsidRPr="002059BE">
        <w:rPr>
          <w:sz w:val="20"/>
          <w:szCs w:val="20"/>
        </w:rPr>
        <w:t>photocatalytically</w:t>
      </w:r>
      <w:proofErr w:type="spellEnd"/>
      <w:r w:rsidRPr="002059BE">
        <w:rPr>
          <w:sz w:val="20"/>
          <w:szCs w:val="20"/>
        </w:rPr>
        <w:t xml:space="preserve"> stable. In the context of applied nanotechnology, the enhancement of dependable and environmentally acceptable methodologies for the production of metal NPs is a vital step. The future of research should thus concentrate on boosting the production of nanoscale metal particles, the utilisation of inexpensive raw materials and the development of simple energy-saving technologies. As a consequence, it is feasible that the green synthesis of nanoscale metals has extensive applicability and great development potential. We think that this study will enable new researchers working in this area to understand how metal nanoparticles are created and how they are employed.</w:t>
      </w:r>
    </w:p>
    <w:p w:rsidR="00AD598E" w:rsidRPr="002059BE" w:rsidRDefault="00AD598E" w:rsidP="002059BE">
      <w:pPr>
        <w:pStyle w:val="NormalWeb"/>
        <w:spacing w:before="0" w:beforeAutospacing="0" w:after="0" w:afterAutospacing="0" w:line="360" w:lineRule="auto"/>
        <w:jc w:val="both"/>
        <w:rPr>
          <w:b/>
          <w:bCs/>
          <w:sz w:val="16"/>
          <w:szCs w:val="16"/>
        </w:rPr>
      </w:pPr>
      <w:r w:rsidRPr="00AD598E">
        <w:rPr>
          <w:b/>
          <w:bCs/>
        </w:rPr>
        <w:t xml:space="preserve">Reference </w:t>
      </w:r>
    </w:p>
    <w:p w:rsidR="00C017DF" w:rsidRPr="002059BE" w:rsidRDefault="00E112A0"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eastAsia="Times New Roman" w:hAnsi="Times New Roman" w:cs="Times New Roman"/>
          <w:color w:val="000000" w:themeColor="text1"/>
          <w:sz w:val="16"/>
          <w:szCs w:val="16"/>
        </w:rPr>
        <w:fldChar w:fldCharType="begin" w:fldLock="1"/>
      </w:r>
      <w:r w:rsidR="00AD598E" w:rsidRPr="002059BE">
        <w:rPr>
          <w:rFonts w:ascii="Times New Roman" w:eastAsia="Times New Roman" w:hAnsi="Times New Roman" w:cs="Times New Roman"/>
          <w:color w:val="000000" w:themeColor="text1"/>
          <w:sz w:val="16"/>
          <w:szCs w:val="16"/>
        </w:rPr>
        <w:instrText xml:space="preserve">ADDIN Mendeley Bibliography CSL_BIBLIOGRAPHY </w:instrText>
      </w:r>
      <w:r w:rsidRPr="002059BE">
        <w:rPr>
          <w:rFonts w:ascii="Times New Roman" w:eastAsia="Times New Roman" w:hAnsi="Times New Roman" w:cs="Times New Roman"/>
          <w:color w:val="000000" w:themeColor="text1"/>
          <w:sz w:val="16"/>
          <w:szCs w:val="16"/>
        </w:rPr>
        <w:fldChar w:fldCharType="separate"/>
      </w:r>
      <w:r w:rsidR="00C017DF" w:rsidRPr="002059BE">
        <w:rPr>
          <w:rFonts w:ascii="Times New Roman" w:hAnsi="Times New Roman" w:cs="Times New Roman"/>
          <w:noProof/>
          <w:sz w:val="16"/>
          <w:szCs w:val="16"/>
        </w:rPr>
        <w:t>[1]</w:t>
      </w:r>
      <w:r w:rsidR="00C017DF" w:rsidRPr="002059BE">
        <w:rPr>
          <w:rFonts w:ascii="Times New Roman" w:hAnsi="Times New Roman" w:cs="Times New Roman"/>
          <w:noProof/>
          <w:sz w:val="16"/>
          <w:szCs w:val="16"/>
        </w:rPr>
        <w:tab/>
        <w:t xml:space="preserve">S. C. Capaldi Arruda, A. L. Diniz Silva, R. Moretto Galazzi, R. Antunes Azevedo, and M. A. Zezzi Arruda, “Nanoparticles applied to plant science: A review,” </w:t>
      </w:r>
      <w:r w:rsidR="00C017DF" w:rsidRPr="002059BE">
        <w:rPr>
          <w:rFonts w:ascii="Times New Roman" w:hAnsi="Times New Roman" w:cs="Times New Roman"/>
          <w:i/>
          <w:iCs/>
          <w:noProof/>
          <w:sz w:val="16"/>
          <w:szCs w:val="16"/>
        </w:rPr>
        <w:t>Talanta</w:t>
      </w:r>
      <w:r w:rsidR="00C017DF" w:rsidRPr="002059BE">
        <w:rPr>
          <w:rFonts w:ascii="Times New Roman" w:hAnsi="Times New Roman" w:cs="Times New Roman"/>
          <w:noProof/>
          <w:sz w:val="16"/>
          <w:szCs w:val="16"/>
        </w:rPr>
        <w:t>, vol. 131, pp. 693–705, Jan. 2015, doi: 10.1016/j.talanta.2014.08.05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w:t>
      </w:r>
      <w:r w:rsidRPr="002059BE">
        <w:rPr>
          <w:rFonts w:ascii="Times New Roman" w:hAnsi="Times New Roman" w:cs="Times New Roman"/>
          <w:noProof/>
          <w:sz w:val="16"/>
          <w:szCs w:val="16"/>
        </w:rPr>
        <w:tab/>
        <w:t xml:space="preserve">H. Mirzaei and M. Darroudi, “Zinc oxide nanoparticles: Biological synthesis and biomedical applications,”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3, no. 1, pp. 907–914, Jan. 2017, doi: 10.1016/j.ceramint.2016.10.0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w:t>
      </w:r>
      <w:r w:rsidRPr="002059BE">
        <w:rPr>
          <w:rFonts w:ascii="Times New Roman" w:hAnsi="Times New Roman" w:cs="Times New Roman"/>
          <w:noProof/>
          <w:sz w:val="16"/>
          <w:szCs w:val="16"/>
        </w:rPr>
        <w:tab/>
        <w:t xml:space="preserve">H. Agarwal, S. Venkat Kumar, and S. Rajeshkumar, “A review on green synthesis of zinc oxide nanoparticles – An eco-friendly approach,” </w:t>
      </w:r>
      <w:r w:rsidRPr="002059BE">
        <w:rPr>
          <w:rFonts w:ascii="Times New Roman" w:hAnsi="Times New Roman" w:cs="Times New Roman"/>
          <w:i/>
          <w:iCs/>
          <w:noProof/>
          <w:sz w:val="16"/>
          <w:szCs w:val="16"/>
        </w:rPr>
        <w:t>Resour. Technol.</w:t>
      </w:r>
      <w:r w:rsidRPr="002059BE">
        <w:rPr>
          <w:rFonts w:ascii="Times New Roman" w:hAnsi="Times New Roman" w:cs="Times New Roman"/>
          <w:noProof/>
          <w:sz w:val="16"/>
          <w:szCs w:val="16"/>
        </w:rPr>
        <w:t>, vol. 3, no. 4, pp. 406–413, Dec. 2017, doi: 10.1016/j.reffit.2017.03.00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w:t>
      </w:r>
      <w:r w:rsidRPr="002059BE">
        <w:rPr>
          <w:rFonts w:ascii="Times New Roman" w:hAnsi="Times New Roman" w:cs="Times New Roman"/>
          <w:noProof/>
          <w:sz w:val="16"/>
          <w:szCs w:val="16"/>
        </w:rPr>
        <w:tab/>
        <w:t xml:space="preserve">H. Abdul Salam, R. Sivaraj, and R. Venckatesh, “Green synthesis and characterization of zinc oxide nanoparticles from Ocimum basilicum L. var. purpurascens Benth.-Lamiaceae leaf extract,” </w:t>
      </w:r>
      <w:r w:rsidRPr="002059BE">
        <w:rPr>
          <w:rFonts w:ascii="Times New Roman" w:hAnsi="Times New Roman" w:cs="Times New Roman"/>
          <w:i/>
          <w:iCs/>
          <w:noProof/>
          <w:sz w:val="16"/>
          <w:szCs w:val="16"/>
        </w:rPr>
        <w:t>Mater. Lett.</w:t>
      </w:r>
      <w:r w:rsidRPr="002059BE">
        <w:rPr>
          <w:rFonts w:ascii="Times New Roman" w:hAnsi="Times New Roman" w:cs="Times New Roman"/>
          <w:noProof/>
          <w:sz w:val="16"/>
          <w:szCs w:val="16"/>
        </w:rPr>
        <w:t>, vol. 131, pp. 16–18, Sep. 2014, doi: 10.1016/j.matlet.2014.05.03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5]</w:t>
      </w:r>
      <w:r w:rsidRPr="002059BE">
        <w:rPr>
          <w:rFonts w:ascii="Times New Roman" w:hAnsi="Times New Roman" w:cs="Times New Roman"/>
          <w:noProof/>
          <w:sz w:val="16"/>
          <w:szCs w:val="16"/>
        </w:rPr>
        <w:tab/>
        <w:t xml:space="preserve">R. Khursheed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Biomedical applications of metallic nanoparticles in cancer: Current status and future perspectives,” </w:t>
      </w:r>
      <w:r w:rsidRPr="002059BE">
        <w:rPr>
          <w:rFonts w:ascii="Times New Roman" w:hAnsi="Times New Roman" w:cs="Times New Roman"/>
          <w:i/>
          <w:iCs/>
          <w:noProof/>
          <w:sz w:val="16"/>
          <w:szCs w:val="16"/>
        </w:rPr>
        <w:t>Biomed. Pharmacother.</w:t>
      </w:r>
      <w:r w:rsidRPr="002059BE">
        <w:rPr>
          <w:rFonts w:ascii="Times New Roman" w:hAnsi="Times New Roman" w:cs="Times New Roman"/>
          <w:noProof/>
          <w:sz w:val="16"/>
          <w:szCs w:val="16"/>
        </w:rPr>
        <w:t>, vol. 150, p. 112951, Jun. 2022, doi: 10.1016/j.biopha.2022.1129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6]</w:t>
      </w:r>
      <w:r w:rsidRPr="002059BE">
        <w:rPr>
          <w:rFonts w:ascii="Times New Roman" w:hAnsi="Times New Roman" w:cs="Times New Roman"/>
          <w:noProof/>
          <w:sz w:val="16"/>
          <w:szCs w:val="16"/>
        </w:rPr>
        <w:tab/>
        <w:t xml:space="preserve">S. K. Chandraker, M. K. Ghosh, M. Lal, T. K. Ghorai, and R. Shukla, “Colorimetric sensing of Fe </w:t>
      </w:r>
      <w:r w:rsidRPr="002059BE">
        <w:rPr>
          <w:rFonts w:ascii="Times New Roman" w:hAnsi="Times New Roman" w:cs="Times New Roman"/>
          <w:noProof/>
          <w:sz w:val="16"/>
          <w:szCs w:val="16"/>
          <w:vertAlign w:val="superscript"/>
        </w:rPr>
        <w:t>3+</w:t>
      </w:r>
      <w:r w:rsidRPr="002059BE">
        <w:rPr>
          <w:rFonts w:ascii="Times New Roman" w:hAnsi="Times New Roman" w:cs="Times New Roman"/>
          <w:noProof/>
          <w:sz w:val="16"/>
          <w:szCs w:val="16"/>
        </w:rPr>
        <w:t xml:space="preserve"> and Hg </w:t>
      </w:r>
      <w:r w:rsidRPr="002059BE">
        <w:rPr>
          <w:rFonts w:ascii="Times New Roman" w:hAnsi="Times New Roman" w:cs="Times New Roman"/>
          <w:noProof/>
          <w:sz w:val="16"/>
          <w:szCs w:val="16"/>
          <w:vertAlign w:val="superscript"/>
        </w:rPr>
        <w:t>2+</w:t>
      </w:r>
      <w:r w:rsidRPr="002059BE">
        <w:rPr>
          <w:rFonts w:ascii="Times New Roman" w:hAnsi="Times New Roman" w:cs="Times New Roman"/>
          <w:noProof/>
          <w:sz w:val="16"/>
          <w:szCs w:val="16"/>
        </w:rPr>
        <w:t xml:space="preserve"> and photocatalytic activity of green synthesized silver nanoparticles from the leaf extract of </w:t>
      </w:r>
      <w:r w:rsidRPr="002059BE">
        <w:rPr>
          <w:rFonts w:ascii="Times New Roman" w:hAnsi="Times New Roman" w:cs="Times New Roman"/>
          <w:i/>
          <w:iCs/>
          <w:noProof/>
          <w:sz w:val="16"/>
          <w:szCs w:val="16"/>
        </w:rPr>
        <w:t>Sonchus arvensis</w:t>
      </w:r>
      <w:r w:rsidRPr="002059BE">
        <w:rPr>
          <w:rFonts w:ascii="Times New Roman" w:hAnsi="Times New Roman" w:cs="Times New Roman"/>
          <w:noProof/>
          <w:sz w:val="16"/>
          <w:szCs w:val="16"/>
        </w:rPr>
        <w:t xml:space="preserve"> L.,” </w:t>
      </w:r>
      <w:r w:rsidRPr="002059BE">
        <w:rPr>
          <w:rFonts w:ascii="Times New Roman" w:hAnsi="Times New Roman" w:cs="Times New Roman"/>
          <w:i/>
          <w:iCs/>
          <w:noProof/>
          <w:sz w:val="16"/>
          <w:szCs w:val="16"/>
        </w:rPr>
        <w:t>New J. Chem.</w:t>
      </w:r>
      <w:r w:rsidRPr="002059BE">
        <w:rPr>
          <w:rFonts w:ascii="Times New Roman" w:hAnsi="Times New Roman" w:cs="Times New Roman"/>
          <w:noProof/>
          <w:sz w:val="16"/>
          <w:szCs w:val="16"/>
        </w:rPr>
        <w:t>, vol. 43, no. 46, pp. 18175–18183, 2019, doi: 10.1039/C9NJ01338E.</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7]</w:t>
      </w:r>
      <w:r w:rsidRPr="002059BE">
        <w:rPr>
          <w:rFonts w:ascii="Times New Roman" w:hAnsi="Times New Roman" w:cs="Times New Roman"/>
          <w:noProof/>
          <w:sz w:val="16"/>
          <w:szCs w:val="16"/>
        </w:rPr>
        <w:tab/>
        <w:t xml:space="preserve">M. Sharma, J. Singh, and S. Basu, “Efficient metal ion adsorption and photodegradation of Rhodamine-B by hierarchical porous Fe-Ni@SiO2 monolith,”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45, pp. 708–717, Mar. 2019, doi: 10.1016/j.microc.2018.11.04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8]</w:t>
      </w:r>
      <w:r w:rsidRPr="002059BE">
        <w:rPr>
          <w:rFonts w:ascii="Times New Roman" w:hAnsi="Times New Roman" w:cs="Times New Roman"/>
          <w:noProof/>
          <w:sz w:val="16"/>
          <w:szCs w:val="16"/>
        </w:rPr>
        <w:tab/>
        <w:t xml:space="preserve">T. Bavan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One-pot synthesis of bismuth yttrium tungstate nanosheet decorated 3D-BiOBr nanoflower heterostructure with enhanced visible light photocatalytic activity,” </w:t>
      </w:r>
      <w:r w:rsidRPr="002059BE">
        <w:rPr>
          <w:rFonts w:ascii="Times New Roman" w:hAnsi="Times New Roman" w:cs="Times New Roman"/>
          <w:i/>
          <w:iCs/>
          <w:noProof/>
          <w:sz w:val="16"/>
          <w:szCs w:val="16"/>
        </w:rPr>
        <w:t>Chemosphere</w:t>
      </w:r>
      <w:r w:rsidRPr="002059BE">
        <w:rPr>
          <w:rFonts w:ascii="Times New Roman" w:hAnsi="Times New Roman" w:cs="Times New Roman"/>
          <w:noProof/>
          <w:sz w:val="16"/>
          <w:szCs w:val="16"/>
        </w:rPr>
        <w:t>, vol. 297, p. 133993, Jun. 2022, doi: 10.1016/j.chemosphere.2022.13399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9]</w:t>
      </w:r>
      <w:r w:rsidRPr="002059BE">
        <w:rPr>
          <w:rFonts w:ascii="Times New Roman" w:hAnsi="Times New Roman" w:cs="Times New Roman"/>
          <w:noProof/>
          <w:sz w:val="16"/>
          <w:szCs w:val="16"/>
        </w:rPr>
        <w:tab/>
        <w:t xml:space="preserve">I. P. Sahu, D. P. Bisen, R. K. Tamrakar, K. V. R. Murthy, and M. Mohapatra, “Luminescence studies on the europium doped strontium metasilicate phosphor prepared by solid state reaction method,”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2, no. 1, pp. 59–68, Mar. 2017, doi: 10.1016/j.jsamd.2017.01.0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0]</w:t>
      </w:r>
      <w:r w:rsidRPr="002059BE">
        <w:rPr>
          <w:rFonts w:ascii="Times New Roman" w:hAnsi="Times New Roman" w:cs="Times New Roman"/>
          <w:noProof/>
          <w:sz w:val="16"/>
          <w:szCs w:val="16"/>
        </w:rPr>
        <w:tab/>
        <w:t xml:space="preserve">B. Parasuraman, B. Kandasamy, V. Vasudevan, and P. Thangavelu, “Enhanced dye degradation performance enabled by swift electron mediator decorated WO3/g-C3N4/V2O5 hybrid nanomaterials,” </w:t>
      </w:r>
      <w:r w:rsidRPr="002059BE">
        <w:rPr>
          <w:rFonts w:ascii="Times New Roman" w:hAnsi="Times New Roman" w:cs="Times New Roman"/>
          <w:i/>
          <w:iCs/>
          <w:noProof/>
          <w:sz w:val="16"/>
          <w:szCs w:val="16"/>
        </w:rPr>
        <w:t>Environ. Sci. Pollut. Res.</w:t>
      </w:r>
      <w:r w:rsidRPr="002059BE">
        <w:rPr>
          <w:rFonts w:ascii="Times New Roman" w:hAnsi="Times New Roman" w:cs="Times New Roman"/>
          <w:noProof/>
          <w:sz w:val="16"/>
          <w:szCs w:val="16"/>
        </w:rPr>
        <w:t>, Jun. 2023, doi: 10.1007/s11356-023-28200-w.</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1]</w:t>
      </w:r>
      <w:r w:rsidRPr="002059BE">
        <w:rPr>
          <w:rFonts w:ascii="Times New Roman" w:hAnsi="Times New Roman" w:cs="Times New Roman"/>
          <w:noProof/>
          <w:sz w:val="16"/>
          <w:szCs w:val="16"/>
        </w:rPr>
        <w:tab/>
        <w:t xml:space="preserve">A. N. MARQUES JUNIOR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Tracking atmospheric dispersion of metals in Rio de Janeiro Metropolitan region (Brazil) with epiphytes as bioindicators,” </w:t>
      </w:r>
      <w:r w:rsidRPr="002059BE">
        <w:rPr>
          <w:rFonts w:ascii="Times New Roman" w:hAnsi="Times New Roman" w:cs="Times New Roman"/>
          <w:i/>
          <w:iCs/>
          <w:noProof/>
          <w:sz w:val="16"/>
          <w:szCs w:val="16"/>
        </w:rPr>
        <w:t>An. Acad. Bras. Cienc.</w:t>
      </w:r>
      <w:r w:rsidRPr="002059BE">
        <w:rPr>
          <w:rFonts w:ascii="Times New Roman" w:hAnsi="Times New Roman" w:cs="Times New Roman"/>
          <w:noProof/>
          <w:sz w:val="16"/>
          <w:szCs w:val="16"/>
        </w:rPr>
        <w:t>, vol. 90, no. 3, pp. 2991–3005, Sep. 2018, doi: 10.1590/0001-37652018201709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2]</w:t>
      </w:r>
      <w:r w:rsidRPr="002059BE">
        <w:rPr>
          <w:rFonts w:ascii="Times New Roman" w:hAnsi="Times New Roman" w:cs="Times New Roman"/>
          <w:noProof/>
          <w:sz w:val="16"/>
          <w:szCs w:val="16"/>
        </w:rPr>
        <w:tab/>
        <w:t xml:space="preserve">M. G. Neelavannan, M. Revathi, and C. Ahmed Basha, “Photocatalytic and electrochemical combined treatment of textile wash water,” </w:t>
      </w:r>
      <w:r w:rsidRPr="002059BE">
        <w:rPr>
          <w:rFonts w:ascii="Times New Roman" w:hAnsi="Times New Roman" w:cs="Times New Roman"/>
          <w:i/>
          <w:iCs/>
          <w:noProof/>
          <w:sz w:val="16"/>
          <w:szCs w:val="16"/>
        </w:rPr>
        <w:t>J. Hazard. Mater.</w:t>
      </w:r>
      <w:r w:rsidRPr="002059BE">
        <w:rPr>
          <w:rFonts w:ascii="Times New Roman" w:hAnsi="Times New Roman" w:cs="Times New Roman"/>
          <w:noProof/>
          <w:sz w:val="16"/>
          <w:szCs w:val="16"/>
        </w:rPr>
        <w:t>, vol. 149, no. 2, pp. 371–378, Oct. 2007, doi: 10.1016/j.jhazmat.2007.04.02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3]</w:t>
      </w:r>
      <w:r w:rsidRPr="002059BE">
        <w:rPr>
          <w:rFonts w:ascii="Times New Roman" w:hAnsi="Times New Roman" w:cs="Times New Roman"/>
          <w:noProof/>
          <w:sz w:val="16"/>
          <w:szCs w:val="16"/>
        </w:rPr>
        <w:tab/>
        <w:t xml:space="preserve">A. Akhundi and A. Habibi-Yangjeh, “Ternary g-C3N4/ZnO/AgCl nanocomposites: Synergistic collaboration on visible-light-driven activity in photodegradation of an organic pollutant,”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8, pp. 261–269, Dec. 2015, doi: 10.1016/j.apsusc.2015.08.14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4]</w:t>
      </w:r>
      <w:r w:rsidRPr="002059BE">
        <w:rPr>
          <w:rFonts w:ascii="Times New Roman" w:hAnsi="Times New Roman" w:cs="Times New Roman"/>
          <w:noProof/>
          <w:sz w:val="16"/>
          <w:szCs w:val="16"/>
        </w:rPr>
        <w:tab/>
        <w:t xml:space="preserve">Y. Anjaneyulu, N. Sreedhara Chary, and D. Samuel Suman Raj, “Decolourization of Industrial Effluents – Available Methods and Emerging Technologies – A Review,” </w:t>
      </w:r>
      <w:r w:rsidRPr="002059BE">
        <w:rPr>
          <w:rFonts w:ascii="Times New Roman" w:hAnsi="Times New Roman" w:cs="Times New Roman"/>
          <w:i/>
          <w:iCs/>
          <w:noProof/>
          <w:sz w:val="16"/>
          <w:szCs w:val="16"/>
        </w:rPr>
        <w:t>Rev. Environ. Sci. Bio/Technology</w:t>
      </w:r>
      <w:r w:rsidRPr="002059BE">
        <w:rPr>
          <w:rFonts w:ascii="Times New Roman" w:hAnsi="Times New Roman" w:cs="Times New Roman"/>
          <w:noProof/>
          <w:sz w:val="16"/>
          <w:szCs w:val="16"/>
        </w:rPr>
        <w:t>, vol. 4, no. 4, pp. 245–273, Nov. 2005, doi: 10.1007/s11157-005-124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5]</w:t>
      </w:r>
      <w:r w:rsidRPr="002059BE">
        <w:rPr>
          <w:rFonts w:ascii="Times New Roman" w:hAnsi="Times New Roman" w:cs="Times New Roman"/>
          <w:noProof/>
          <w:sz w:val="16"/>
          <w:szCs w:val="16"/>
        </w:rPr>
        <w:tab/>
        <w:t xml:space="preserve">Y. Chang, X. Liu, A. Cai, S. Xing, and Z. Ma, “Glycine-assisted synthesis of mesoporous TiO2 nanostructures with improved photocatalytic activity,”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0, no. 9, pp. 14765–14768, Nov. 2014, doi: 10.1016/j.ceramint.2014.06.06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6]</w:t>
      </w:r>
      <w:r w:rsidRPr="002059BE">
        <w:rPr>
          <w:rFonts w:ascii="Times New Roman" w:hAnsi="Times New Roman" w:cs="Times New Roman"/>
          <w:noProof/>
          <w:sz w:val="16"/>
          <w:szCs w:val="16"/>
        </w:rPr>
        <w:tab/>
        <w:t xml:space="preserve">L. S. Cavalcante, J. C. Sczancoski, N. C. Batista, E. Longo, J. A. Varela, and M. O. Orlandi, “Growth mechanism and photocatalytic properties of SrWO4 microcrystals synthesized by injection of ions into a hot aqueous solution,” </w:t>
      </w:r>
      <w:r w:rsidRPr="002059BE">
        <w:rPr>
          <w:rFonts w:ascii="Times New Roman" w:hAnsi="Times New Roman" w:cs="Times New Roman"/>
          <w:i/>
          <w:iCs/>
          <w:noProof/>
          <w:sz w:val="16"/>
          <w:szCs w:val="16"/>
        </w:rPr>
        <w:t>Adv. Powder Technol.</w:t>
      </w:r>
      <w:r w:rsidRPr="002059BE">
        <w:rPr>
          <w:rFonts w:ascii="Times New Roman" w:hAnsi="Times New Roman" w:cs="Times New Roman"/>
          <w:noProof/>
          <w:sz w:val="16"/>
          <w:szCs w:val="16"/>
        </w:rPr>
        <w:t>, vol. 24, no. 1, pp. 344–353, Jan. 2013, doi: 10.1016/j.apt.2012.08.00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7]</w:t>
      </w:r>
      <w:r w:rsidRPr="002059BE">
        <w:rPr>
          <w:rFonts w:ascii="Times New Roman" w:hAnsi="Times New Roman" w:cs="Times New Roman"/>
          <w:noProof/>
          <w:sz w:val="16"/>
          <w:szCs w:val="16"/>
        </w:rPr>
        <w:tab/>
        <w:t xml:space="preserve">K. N. Kumar, L. Vijayalakshmi, J. Lim, and J. Choi, “Dazzling green luminescent and biocompatible Tb3+ -activated lanthanum tungstate nanophosphors for group-III evaluation of latent fingerprints and anticancer application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959, p. 170415, Oct. 2023, doi: 10.1016/j.jallcom.2023.1704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8]</w:t>
      </w:r>
      <w:r w:rsidRPr="002059BE">
        <w:rPr>
          <w:rFonts w:ascii="Times New Roman" w:hAnsi="Times New Roman" w:cs="Times New Roman"/>
          <w:noProof/>
          <w:sz w:val="16"/>
          <w:szCs w:val="16"/>
        </w:rPr>
        <w:tab/>
        <w:t xml:space="preserve">A. Elaouni, M. El Ouardi, A. BaQais, M. Arab, M. Saadi, and H. Ait Ahsaine, “Bismuth tungstate Bi </w:t>
      </w:r>
      <w:r w:rsidRPr="002059BE">
        <w:rPr>
          <w:rFonts w:ascii="Times New Roman" w:hAnsi="Times New Roman" w:cs="Times New Roman"/>
          <w:noProof/>
          <w:sz w:val="16"/>
          <w:szCs w:val="16"/>
          <w:vertAlign w:val="subscript"/>
        </w:rPr>
        <w:t>2</w:t>
      </w:r>
      <w:r w:rsidRPr="002059BE">
        <w:rPr>
          <w:rFonts w:ascii="Times New Roman" w:hAnsi="Times New Roman" w:cs="Times New Roman"/>
          <w:noProof/>
          <w:sz w:val="16"/>
          <w:szCs w:val="16"/>
        </w:rPr>
        <w:t xml:space="preserve"> WO </w:t>
      </w:r>
      <w:r w:rsidRPr="002059BE">
        <w:rPr>
          <w:rFonts w:ascii="Times New Roman" w:hAnsi="Times New Roman" w:cs="Times New Roman"/>
          <w:noProof/>
          <w:sz w:val="16"/>
          <w:szCs w:val="16"/>
          <w:vertAlign w:val="subscript"/>
        </w:rPr>
        <w:t>6</w:t>
      </w:r>
      <w:r w:rsidRPr="002059BE">
        <w:rPr>
          <w:rFonts w:ascii="Times New Roman" w:hAnsi="Times New Roman" w:cs="Times New Roman"/>
          <w:noProof/>
          <w:sz w:val="16"/>
          <w:szCs w:val="16"/>
        </w:rPr>
        <w:t xml:space="preserve"> : a review on structural, photophysical and photocatalytic properties,” </w:t>
      </w:r>
      <w:r w:rsidRPr="002059BE">
        <w:rPr>
          <w:rFonts w:ascii="Times New Roman" w:hAnsi="Times New Roman" w:cs="Times New Roman"/>
          <w:i/>
          <w:iCs/>
          <w:noProof/>
          <w:sz w:val="16"/>
          <w:szCs w:val="16"/>
        </w:rPr>
        <w:t>RSC Adv.</w:t>
      </w:r>
      <w:r w:rsidRPr="002059BE">
        <w:rPr>
          <w:rFonts w:ascii="Times New Roman" w:hAnsi="Times New Roman" w:cs="Times New Roman"/>
          <w:noProof/>
          <w:sz w:val="16"/>
          <w:szCs w:val="16"/>
        </w:rPr>
        <w:t>, vol. 13, no. 26, pp. 17476–17494, 2023, doi: 10.1039/D3RA01987J.</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9]</w:t>
      </w:r>
      <w:r w:rsidRPr="002059BE">
        <w:rPr>
          <w:rFonts w:ascii="Times New Roman" w:hAnsi="Times New Roman" w:cs="Times New Roman"/>
          <w:noProof/>
          <w:sz w:val="16"/>
          <w:szCs w:val="16"/>
        </w:rPr>
        <w:tab/>
        <w:t xml:space="preserve">V. Sasikala, P. Karthik, S. Ravichandran, N. Prakash, J. Rajesh, and A. Mukkannan, “Effective removal of organic dyes using novel MnWO4 incorporated CA/PCL nanocomposite membran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40, p. 103008, Aug. 2023, doi: 10.1016/j.surfin.2023.10300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0]</w:t>
      </w:r>
      <w:r w:rsidRPr="002059BE">
        <w:rPr>
          <w:rFonts w:ascii="Times New Roman" w:hAnsi="Times New Roman" w:cs="Times New Roman"/>
          <w:noProof/>
          <w:sz w:val="16"/>
          <w:szCs w:val="16"/>
        </w:rPr>
        <w:tab/>
        <w:t xml:space="preserve">R. Surakas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thylene Blue Dye Photodegradation during Synthesis and Characterization of WO3 Nanoparticles,” </w:t>
      </w:r>
      <w:r w:rsidRPr="002059BE">
        <w:rPr>
          <w:rFonts w:ascii="Times New Roman" w:hAnsi="Times New Roman" w:cs="Times New Roman"/>
          <w:i/>
          <w:iCs/>
          <w:noProof/>
          <w:sz w:val="16"/>
          <w:szCs w:val="16"/>
        </w:rPr>
        <w:t>Adsorpt. Sci. Technol.</w:t>
      </w:r>
      <w:r w:rsidRPr="002059BE">
        <w:rPr>
          <w:rFonts w:ascii="Times New Roman" w:hAnsi="Times New Roman" w:cs="Times New Roman"/>
          <w:noProof/>
          <w:sz w:val="16"/>
          <w:szCs w:val="16"/>
        </w:rPr>
        <w:t>, vol. 2022, pp. 1–10, Jul. 2022, doi: 10.1155/2022/288204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1]</w:t>
      </w:r>
      <w:r w:rsidRPr="002059BE">
        <w:rPr>
          <w:rFonts w:ascii="Times New Roman" w:hAnsi="Times New Roman" w:cs="Times New Roman"/>
          <w:noProof/>
          <w:sz w:val="16"/>
          <w:szCs w:val="16"/>
        </w:rPr>
        <w:tab/>
        <w:t xml:space="preserve">M. Fang, X. Tan, Z. Liu, B. Hu, and X. Wang, “Recent Progress on Metal-Enhanced Photocatalysis: A Review on the Mechanism,” </w:t>
      </w:r>
      <w:r w:rsidRPr="002059BE">
        <w:rPr>
          <w:rFonts w:ascii="Times New Roman" w:hAnsi="Times New Roman" w:cs="Times New Roman"/>
          <w:i/>
          <w:iCs/>
          <w:noProof/>
          <w:sz w:val="16"/>
          <w:szCs w:val="16"/>
        </w:rPr>
        <w:t>Research</w:t>
      </w:r>
      <w:r w:rsidRPr="002059BE">
        <w:rPr>
          <w:rFonts w:ascii="Times New Roman" w:hAnsi="Times New Roman" w:cs="Times New Roman"/>
          <w:noProof/>
          <w:sz w:val="16"/>
          <w:szCs w:val="16"/>
        </w:rPr>
        <w:t>, vol. 2021, Jan. 2021, doi: 10.34133/2021/979432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2]</w:t>
      </w:r>
      <w:r w:rsidRPr="002059BE">
        <w:rPr>
          <w:rFonts w:ascii="Times New Roman" w:hAnsi="Times New Roman" w:cs="Times New Roman"/>
          <w:noProof/>
          <w:sz w:val="16"/>
          <w:szCs w:val="16"/>
        </w:rPr>
        <w:tab/>
        <w:t xml:space="preserve">J. Zhao, C. Chen, and W. Ma, “Photocatalytic Degradation of Organic Pollutants Under Visible Light Irradiation,” </w:t>
      </w:r>
      <w:r w:rsidRPr="002059BE">
        <w:rPr>
          <w:rFonts w:ascii="Times New Roman" w:hAnsi="Times New Roman" w:cs="Times New Roman"/>
          <w:i/>
          <w:iCs/>
          <w:noProof/>
          <w:sz w:val="16"/>
          <w:szCs w:val="16"/>
        </w:rPr>
        <w:t>Top. Catal.</w:t>
      </w:r>
      <w:r w:rsidRPr="002059BE">
        <w:rPr>
          <w:rFonts w:ascii="Times New Roman" w:hAnsi="Times New Roman" w:cs="Times New Roman"/>
          <w:noProof/>
          <w:sz w:val="16"/>
          <w:szCs w:val="16"/>
        </w:rPr>
        <w:t>, vol. 35, no. 3–4, pp. 269–278, Jul. 2005, doi: 10.1007/s11244-005-383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3]</w:t>
      </w:r>
      <w:r w:rsidRPr="002059BE">
        <w:rPr>
          <w:rFonts w:ascii="Times New Roman" w:hAnsi="Times New Roman" w:cs="Times New Roman"/>
          <w:noProof/>
          <w:sz w:val="16"/>
          <w:szCs w:val="16"/>
        </w:rPr>
        <w:tab/>
        <w:t xml:space="preserve">C. Galindo, P. Jacques, and A. Kalt, “Photodegradation of the aminoazobenzene acid orange 52 by three advanced oxidation processes: UV/H2O2, UV/TiO2 and VIS/TiO2,” </w:t>
      </w:r>
      <w:r w:rsidRPr="002059BE">
        <w:rPr>
          <w:rFonts w:ascii="Times New Roman" w:hAnsi="Times New Roman" w:cs="Times New Roman"/>
          <w:i/>
          <w:iCs/>
          <w:noProof/>
          <w:sz w:val="16"/>
          <w:szCs w:val="16"/>
        </w:rPr>
        <w:t>J. Photochem. Photobiol. A Chem.</w:t>
      </w:r>
      <w:r w:rsidRPr="002059BE">
        <w:rPr>
          <w:rFonts w:ascii="Times New Roman" w:hAnsi="Times New Roman" w:cs="Times New Roman"/>
          <w:noProof/>
          <w:sz w:val="16"/>
          <w:szCs w:val="16"/>
        </w:rPr>
        <w:t>, vol. 130, no. 1, pp. 35–47, Jan. 2000, doi: 10.1016/S1010-6030(99)0019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4]</w:t>
      </w:r>
      <w:r w:rsidRPr="002059BE">
        <w:rPr>
          <w:rFonts w:ascii="Times New Roman" w:hAnsi="Times New Roman" w:cs="Times New Roman"/>
          <w:noProof/>
          <w:sz w:val="16"/>
          <w:szCs w:val="16"/>
        </w:rPr>
        <w:tab/>
        <w:t xml:space="preserve">K. B. Narayanan and N. Sakthivel, “Green synthesis of biogenic metal nanoparticles by terrestrial and aquatic phototrophic and heterotrophic eukaryotes and biocompatible agents,” </w:t>
      </w:r>
      <w:r w:rsidRPr="002059BE">
        <w:rPr>
          <w:rFonts w:ascii="Times New Roman" w:hAnsi="Times New Roman" w:cs="Times New Roman"/>
          <w:i/>
          <w:iCs/>
          <w:noProof/>
          <w:sz w:val="16"/>
          <w:szCs w:val="16"/>
        </w:rPr>
        <w:t>Adv. Colloid Interface Sci.</w:t>
      </w:r>
      <w:r w:rsidRPr="002059BE">
        <w:rPr>
          <w:rFonts w:ascii="Times New Roman" w:hAnsi="Times New Roman" w:cs="Times New Roman"/>
          <w:noProof/>
          <w:sz w:val="16"/>
          <w:szCs w:val="16"/>
        </w:rPr>
        <w:t>, vol. 169, no. 2, pp. 59–79, Dec. 2011, doi: 10.1016/j.cis.2011.08.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5]</w:t>
      </w:r>
      <w:r w:rsidRPr="002059BE">
        <w:rPr>
          <w:rFonts w:ascii="Times New Roman" w:hAnsi="Times New Roman" w:cs="Times New Roman"/>
          <w:noProof/>
          <w:sz w:val="16"/>
          <w:szCs w:val="16"/>
        </w:rPr>
        <w:tab/>
        <w:t xml:space="preserve">B. L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soporous cobalt tungstate nanoparticles for efficient and stable visible-light-driven photocatalytic CO2 reduction,” </w:t>
      </w:r>
      <w:r w:rsidRPr="002059BE">
        <w:rPr>
          <w:rFonts w:ascii="Times New Roman" w:hAnsi="Times New Roman" w:cs="Times New Roman"/>
          <w:i/>
          <w:iCs/>
          <w:noProof/>
          <w:sz w:val="16"/>
          <w:szCs w:val="16"/>
        </w:rPr>
        <w:t>Mater. Today Energy</w:t>
      </w:r>
      <w:r w:rsidRPr="002059BE">
        <w:rPr>
          <w:rFonts w:ascii="Times New Roman" w:hAnsi="Times New Roman" w:cs="Times New Roman"/>
          <w:noProof/>
          <w:sz w:val="16"/>
          <w:szCs w:val="16"/>
        </w:rPr>
        <w:t>, vol. 24, p. 100943, Mar. 2022, doi: 10.1016/j.mtener.2022.10094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6]</w:t>
      </w:r>
      <w:r w:rsidRPr="002059BE">
        <w:rPr>
          <w:rFonts w:ascii="Times New Roman" w:hAnsi="Times New Roman" w:cs="Times New Roman"/>
          <w:noProof/>
          <w:sz w:val="16"/>
          <w:szCs w:val="16"/>
        </w:rPr>
        <w:tab/>
        <w:t xml:space="preserve">S. Ghazal, M. Mirzaee, and M. Darroudi, “Green synthesis of tungsten oxide (WO3) nanosheets and investigation of their photocatalytic and cytotoxicity effects,” </w:t>
      </w:r>
      <w:r w:rsidRPr="002059BE">
        <w:rPr>
          <w:rFonts w:ascii="Times New Roman" w:hAnsi="Times New Roman" w:cs="Times New Roman"/>
          <w:i/>
          <w:iCs/>
          <w:noProof/>
          <w:sz w:val="16"/>
          <w:szCs w:val="16"/>
        </w:rPr>
        <w:t>Micro Nano Lett.</w:t>
      </w:r>
      <w:r w:rsidRPr="002059BE">
        <w:rPr>
          <w:rFonts w:ascii="Times New Roman" w:hAnsi="Times New Roman" w:cs="Times New Roman"/>
          <w:noProof/>
          <w:sz w:val="16"/>
          <w:szCs w:val="16"/>
        </w:rPr>
        <w:t>, vol. 17, no. 11, pp. 286–298, Sep. 2022, doi: 10.1049/mna2.121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7]</w:t>
      </w:r>
      <w:r w:rsidRPr="002059BE">
        <w:rPr>
          <w:rFonts w:ascii="Times New Roman" w:hAnsi="Times New Roman" w:cs="Times New Roman"/>
          <w:noProof/>
          <w:sz w:val="16"/>
          <w:szCs w:val="16"/>
        </w:rPr>
        <w:tab/>
        <w:t xml:space="preserve">Y. A. Asratemedhin B. Habtemariam, “Synthesis of WO3 Nanoparticles using Rhamnus Prinoides Leaf Extract and Evaluation of its Antibacterial Activities,” </w:t>
      </w:r>
      <w:r w:rsidRPr="002059BE">
        <w:rPr>
          <w:rFonts w:ascii="Times New Roman" w:hAnsi="Times New Roman" w:cs="Times New Roman"/>
          <w:i/>
          <w:iCs/>
          <w:noProof/>
          <w:sz w:val="16"/>
          <w:szCs w:val="16"/>
        </w:rPr>
        <w:t>Biointerface Res. Appl. Chem.</w:t>
      </w:r>
      <w:r w:rsidRPr="002059BE">
        <w:rPr>
          <w:rFonts w:ascii="Times New Roman" w:hAnsi="Times New Roman" w:cs="Times New Roman"/>
          <w:noProof/>
          <w:sz w:val="16"/>
          <w:szCs w:val="16"/>
        </w:rPr>
        <w:t>, vol. 12, no. 1, pp. 529–536, Apr. 2021, doi: 10.33263/briac121.52953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8]</w:t>
      </w:r>
      <w:r w:rsidRPr="002059BE">
        <w:rPr>
          <w:rFonts w:ascii="Times New Roman" w:hAnsi="Times New Roman" w:cs="Times New Roman"/>
          <w:noProof/>
          <w:sz w:val="16"/>
          <w:szCs w:val="16"/>
        </w:rPr>
        <w:tab/>
        <w:t xml:space="preserve">J. O. Tijani, O. Ugochukwu, L. A. Fadipe, M. T. Bankole, A. S. Abdulkareem, and W. D. Roos, “One-step green synthesis of WO 3 nanoparticles using Spondias mombin aqueous extract: effect of solution pH and calcination temperature,” </w:t>
      </w:r>
      <w:r w:rsidRPr="002059BE">
        <w:rPr>
          <w:rFonts w:ascii="Times New Roman" w:hAnsi="Times New Roman" w:cs="Times New Roman"/>
          <w:i/>
          <w:iCs/>
          <w:noProof/>
          <w:sz w:val="16"/>
          <w:szCs w:val="16"/>
        </w:rPr>
        <w:t>Appl. Phys. A Mater. Sci. Process.</w:t>
      </w:r>
      <w:r w:rsidRPr="002059BE">
        <w:rPr>
          <w:rFonts w:ascii="Times New Roman" w:hAnsi="Times New Roman" w:cs="Times New Roman"/>
          <w:noProof/>
          <w:sz w:val="16"/>
          <w:szCs w:val="16"/>
        </w:rPr>
        <w:t>, vol. 125, no. 3, Mar. 2019, doi: 10.1007/s00339-019-2450-y.</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9]</w:t>
      </w:r>
      <w:r w:rsidRPr="002059BE">
        <w:rPr>
          <w:rFonts w:ascii="Times New Roman" w:hAnsi="Times New Roman" w:cs="Times New Roman"/>
          <w:noProof/>
          <w:sz w:val="16"/>
          <w:szCs w:val="16"/>
        </w:rPr>
        <w:tab/>
        <w:t xml:space="preserve">H. V. S. B. Azevêdo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Green synthesis of CoWO4 powders using agar-agar from red seaweed (Rhodophyta): Structure, magnetic properties and battery-like behavior,” </w:t>
      </w:r>
      <w:r w:rsidRPr="002059BE">
        <w:rPr>
          <w:rFonts w:ascii="Times New Roman" w:hAnsi="Times New Roman" w:cs="Times New Roman"/>
          <w:i/>
          <w:iCs/>
          <w:noProof/>
          <w:sz w:val="16"/>
          <w:szCs w:val="16"/>
        </w:rPr>
        <w:t>Mater. Chem. Phys.</w:t>
      </w:r>
      <w:r w:rsidRPr="002059BE">
        <w:rPr>
          <w:rFonts w:ascii="Times New Roman" w:hAnsi="Times New Roman" w:cs="Times New Roman"/>
          <w:noProof/>
          <w:sz w:val="16"/>
          <w:szCs w:val="16"/>
        </w:rPr>
        <w:t>, vol. 242, Feb. 2020, doi: 10.1016/j.matchemphys.2019.12254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0]</w:t>
      </w:r>
      <w:r w:rsidRPr="002059BE">
        <w:rPr>
          <w:rFonts w:ascii="Times New Roman" w:hAnsi="Times New Roman" w:cs="Times New Roman"/>
          <w:noProof/>
          <w:sz w:val="16"/>
          <w:szCs w:val="16"/>
        </w:rPr>
        <w:tab/>
        <w:t xml:space="preserve">A. Karthika, C. Sudhakar, A. Suganthi, and M. Rajarajan, “Eco-friendly synthesis of aloe vera plant extract decorated iron tungstate nanorods immobilized Nafion for selective and sensitive determination of theophylline in blood serum, black tea and urine samples,”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4, no. 4, pp. 554–560, Dec. 2019, doi: 10.1016/j.jsamd.2019.09.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1]</w:t>
      </w:r>
      <w:r w:rsidRPr="002059BE">
        <w:rPr>
          <w:rFonts w:ascii="Times New Roman" w:hAnsi="Times New Roman" w:cs="Times New Roman"/>
          <w:noProof/>
          <w:sz w:val="16"/>
          <w:szCs w:val="16"/>
        </w:rPr>
        <w:tab/>
        <w:t xml:space="preserve">B. Fatima, S. I. Siddiqui, R. Ahmed, and S. A. Chaudhry, “Green synthesis of f-CdWO4 for photocatalytic degradation and adsorptive removal of Bismarck Brown R dye from water,” </w:t>
      </w:r>
      <w:r w:rsidRPr="002059BE">
        <w:rPr>
          <w:rFonts w:ascii="Times New Roman" w:hAnsi="Times New Roman" w:cs="Times New Roman"/>
          <w:i/>
          <w:iCs/>
          <w:noProof/>
          <w:sz w:val="16"/>
          <w:szCs w:val="16"/>
        </w:rPr>
        <w:t>Water Resour. Ind.</w:t>
      </w:r>
      <w:r w:rsidRPr="002059BE">
        <w:rPr>
          <w:rFonts w:ascii="Times New Roman" w:hAnsi="Times New Roman" w:cs="Times New Roman"/>
          <w:noProof/>
          <w:sz w:val="16"/>
          <w:szCs w:val="16"/>
        </w:rPr>
        <w:t>, vol. 22, Dec. 2019, doi: 10.1016/j.wri.2019.10011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2]</w:t>
      </w:r>
      <w:r w:rsidRPr="002059BE">
        <w:rPr>
          <w:rFonts w:ascii="Times New Roman" w:hAnsi="Times New Roman" w:cs="Times New Roman"/>
          <w:noProof/>
          <w:sz w:val="16"/>
          <w:szCs w:val="16"/>
        </w:rPr>
        <w:tab/>
        <w:t xml:space="preserve">R. Karthiga, B. Kavitha, M. Rajarajan, and A. Suganthi, “Photocatalytic and antimicrobial activity of NiWO4 nanoparticles stabilized by the plant extract,” </w:t>
      </w:r>
      <w:r w:rsidRPr="002059BE">
        <w:rPr>
          <w:rFonts w:ascii="Times New Roman" w:hAnsi="Times New Roman" w:cs="Times New Roman"/>
          <w:i/>
          <w:iCs/>
          <w:noProof/>
          <w:sz w:val="16"/>
          <w:szCs w:val="16"/>
        </w:rPr>
        <w:t>Mater. Sci. Semicond. Process.</w:t>
      </w:r>
      <w:r w:rsidRPr="002059BE">
        <w:rPr>
          <w:rFonts w:ascii="Times New Roman" w:hAnsi="Times New Roman" w:cs="Times New Roman"/>
          <w:noProof/>
          <w:sz w:val="16"/>
          <w:szCs w:val="16"/>
        </w:rPr>
        <w:t>, vol. 40, pp. 123–129, Jul. 2015, doi: 10.1016/j.mssp.2015.05.03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3]</w:t>
      </w:r>
      <w:r w:rsidRPr="002059BE">
        <w:rPr>
          <w:rFonts w:ascii="Times New Roman" w:hAnsi="Times New Roman" w:cs="Times New Roman"/>
          <w:noProof/>
          <w:sz w:val="16"/>
          <w:szCs w:val="16"/>
        </w:rPr>
        <w:tab/>
        <w:t>K. Buvaneswari and M. Ganagaraj, “GREEN SYNTHESIS OF NiWO 4 NANOPARTICLES USING PHYLLANTHUS AMARUS EXTRACT.”</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4]</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5]</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Facile green synthesis of ZnO–CdWO4 nanoparticles and their potential as adsorbents to remove organic dye,” </w:t>
      </w:r>
      <w:r w:rsidRPr="002059BE">
        <w:rPr>
          <w:rFonts w:ascii="Times New Roman" w:hAnsi="Times New Roman" w:cs="Times New Roman"/>
          <w:i/>
          <w:iCs/>
          <w:noProof/>
          <w:sz w:val="16"/>
          <w:szCs w:val="16"/>
        </w:rPr>
        <w:t>Environ. Pollut.</w:t>
      </w:r>
      <w:r w:rsidRPr="002059BE">
        <w:rPr>
          <w:rFonts w:ascii="Times New Roman" w:hAnsi="Times New Roman" w:cs="Times New Roman"/>
          <w:noProof/>
          <w:sz w:val="16"/>
          <w:szCs w:val="16"/>
        </w:rPr>
        <w:t>, vol. 271, Feb. 2021, doi: 10.1016/j.envpol.2020.1164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6]</w:t>
      </w:r>
      <w:r w:rsidRPr="002059BE">
        <w:rPr>
          <w:rFonts w:ascii="Times New Roman" w:hAnsi="Times New Roman" w:cs="Times New Roman"/>
          <w:noProof/>
          <w:sz w:val="16"/>
          <w:szCs w:val="16"/>
        </w:rPr>
        <w:tab/>
        <w:t xml:space="preserve">L. Shiamala, K. Alamelu, V. Raja, and B. M. Jaffar Ali, “Synthesis, characterization and application of TiO2-Bi2WO6 nanocomposite photocatalyst for pretreatment of starch biomass and generation of biofuel precursors,” </w:t>
      </w:r>
      <w:r w:rsidRPr="002059BE">
        <w:rPr>
          <w:rFonts w:ascii="Times New Roman" w:hAnsi="Times New Roman" w:cs="Times New Roman"/>
          <w:i/>
          <w:iCs/>
          <w:noProof/>
          <w:sz w:val="16"/>
          <w:szCs w:val="16"/>
        </w:rPr>
        <w:t>J. Environ. Chem. Eng.</w:t>
      </w:r>
      <w:r w:rsidRPr="002059BE">
        <w:rPr>
          <w:rFonts w:ascii="Times New Roman" w:hAnsi="Times New Roman" w:cs="Times New Roman"/>
          <w:noProof/>
          <w:sz w:val="16"/>
          <w:szCs w:val="16"/>
        </w:rPr>
        <w:t>, vol. 6, no. 2, pp. 3306–3321, Apr. 2018, doi: 10.1016/j.jece.2018.04.06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7]</w:t>
      </w:r>
      <w:r w:rsidRPr="002059BE">
        <w:rPr>
          <w:rFonts w:ascii="Times New Roman" w:hAnsi="Times New Roman" w:cs="Times New Roman"/>
          <w:noProof/>
          <w:sz w:val="16"/>
          <w:szCs w:val="16"/>
        </w:rPr>
        <w:tab/>
        <w:t xml:space="preserve">S. Jha, S. Mehta, E. Chen, S. S. Sankar, S. Kundu, and H. Liang, “Bimetallic tungstate nanoparticle-decorated-lignin electrodes for flexible supercapacitors,” </w:t>
      </w:r>
      <w:r w:rsidRPr="002059BE">
        <w:rPr>
          <w:rFonts w:ascii="Times New Roman" w:hAnsi="Times New Roman" w:cs="Times New Roman"/>
          <w:i/>
          <w:iCs/>
          <w:noProof/>
          <w:sz w:val="16"/>
          <w:szCs w:val="16"/>
        </w:rPr>
        <w:t>Mater. Adv.</w:t>
      </w:r>
      <w:r w:rsidRPr="002059BE">
        <w:rPr>
          <w:rFonts w:ascii="Times New Roman" w:hAnsi="Times New Roman" w:cs="Times New Roman"/>
          <w:noProof/>
          <w:sz w:val="16"/>
          <w:szCs w:val="16"/>
        </w:rPr>
        <w:t>, vol. 1, no. 6, pp. 2124–2135, 2020, doi: 10.1039/d0ma00494d.</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8]</w:t>
      </w:r>
      <w:r w:rsidRPr="002059BE">
        <w:rPr>
          <w:rFonts w:ascii="Times New Roman" w:hAnsi="Times New Roman" w:cs="Times New Roman"/>
          <w:noProof/>
          <w:sz w:val="16"/>
          <w:szCs w:val="16"/>
        </w:rPr>
        <w:tab/>
        <w:t xml:space="preserve">U. Baig, M. A. Gondal, S. Rehman, and S. Akhtar, “Facile synthesis, characterization of nano-tungsten trioxide decorated with silver nanoparticles and their antibacterial activity against water-borne gram-negative pathogens,” </w:t>
      </w:r>
      <w:r w:rsidRPr="002059BE">
        <w:rPr>
          <w:rFonts w:ascii="Times New Roman" w:hAnsi="Times New Roman" w:cs="Times New Roman"/>
          <w:i/>
          <w:iCs/>
          <w:noProof/>
          <w:sz w:val="16"/>
          <w:szCs w:val="16"/>
        </w:rPr>
        <w:t>Appl. Nanosci.</w:t>
      </w:r>
      <w:r w:rsidRPr="002059BE">
        <w:rPr>
          <w:rFonts w:ascii="Times New Roman" w:hAnsi="Times New Roman" w:cs="Times New Roman"/>
          <w:noProof/>
          <w:sz w:val="16"/>
          <w:szCs w:val="16"/>
        </w:rPr>
        <w:t>, vol. 10, no. 3, pp. 851–860, Mar. 2020, doi: 10.1007/s13204-019-0118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9]</w:t>
      </w:r>
      <w:r w:rsidRPr="002059BE">
        <w:rPr>
          <w:rFonts w:ascii="Times New Roman" w:hAnsi="Times New Roman" w:cs="Times New Roman"/>
          <w:noProof/>
          <w:sz w:val="16"/>
          <w:szCs w:val="16"/>
        </w:rPr>
        <w:tab/>
        <w:t xml:space="preserve">G. Dua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Robust Antibacterial Activity of Tungsten Oxide (WO </w:t>
      </w:r>
      <w:r w:rsidRPr="002059BE">
        <w:rPr>
          <w:rFonts w:ascii="Times New Roman" w:hAnsi="Times New Roman" w:cs="Times New Roman"/>
          <w:noProof/>
          <w:sz w:val="16"/>
          <w:szCs w:val="16"/>
          <w:vertAlign w:val="subscript"/>
        </w:rPr>
        <w:t>3-x</w:t>
      </w:r>
      <w:r w:rsidRPr="002059BE">
        <w:rPr>
          <w:rFonts w:ascii="Times New Roman" w:hAnsi="Times New Roman" w:cs="Times New Roman"/>
          <w:noProof/>
          <w:sz w:val="16"/>
          <w:szCs w:val="16"/>
        </w:rPr>
        <w:t xml:space="preserve"> ) Nanodots,” </w:t>
      </w:r>
      <w:r w:rsidRPr="002059BE">
        <w:rPr>
          <w:rFonts w:ascii="Times New Roman" w:hAnsi="Times New Roman" w:cs="Times New Roman"/>
          <w:i/>
          <w:iCs/>
          <w:noProof/>
          <w:sz w:val="16"/>
          <w:szCs w:val="16"/>
        </w:rPr>
        <w:t>Chem. Res. Toxicol.</w:t>
      </w:r>
      <w:r w:rsidRPr="002059BE">
        <w:rPr>
          <w:rFonts w:ascii="Times New Roman" w:hAnsi="Times New Roman" w:cs="Times New Roman"/>
          <w:noProof/>
          <w:sz w:val="16"/>
          <w:szCs w:val="16"/>
        </w:rPr>
        <w:t>, vol. 32, no. 7, pp. 1357–1366, Jul. 2019, doi: 10.1021/acs.chemrestox.8b003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0]</w:t>
      </w:r>
      <w:r w:rsidRPr="002059BE">
        <w:rPr>
          <w:rFonts w:ascii="Times New Roman" w:hAnsi="Times New Roman" w:cs="Times New Roman"/>
          <w:noProof/>
          <w:sz w:val="16"/>
          <w:szCs w:val="16"/>
        </w:rPr>
        <w:tab/>
        <w:t xml:space="preserve">Z. Gu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Large-scale synthesis of single-crystal hexagonal tungsten trioxide nanowires and electrochemical lithium intercalation into the nanocrystals,” </w:t>
      </w:r>
      <w:r w:rsidRPr="002059BE">
        <w:rPr>
          <w:rFonts w:ascii="Times New Roman" w:hAnsi="Times New Roman" w:cs="Times New Roman"/>
          <w:i/>
          <w:iCs/>
          <w:noProof/>
          <w:sz w:val="16"/>
          <w:szCs w:val="16"/>
        </w:rPr>
        <w:t>J. Solid State Chem.</w:t>
      </w:r>
      <w:r w:rsidRPr="002059BE">
        <w:rPr>
          <w:rFonts w:ascii="Times New Roman" w:hAnsi="Times New Roman" w:cs="Times New Roman"/>
          <w:noProof/>
          <w:sz w:val="16"/>
          <w:szCs w:val="16"/>
        </w:rPr>
        <w:t>, vol. 180, no. 1, pp. 98–105, Jan. 2007, doi: 10.1016/j.jssc.2006.09.02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1]</w:t>
      </w:r>
      <w:r w:rsidRPr="002059BE">
        <w:rPr>
          <w:rFonts w:ascii="Times New Roman" w:hAnsi="Times New Roman" w:cs="Times New Roman"/>
          <w:noProof/>
          <w:sz w:val="16"/>
          <w:szCs w:val="16"/>
        </w:rPr>
        <w:tab/>
        <w:t>N. S. Kavitha, K. S. Venkatesh, N. S. Palani, and R. Ilangovan, “Fungus mediated biosynthesis of WO3 nanoparticles using Fusarium solani extract,” 2017, p. 050130. doi: 10.1063/1.498036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2]</w:t>
      </w:r>
      <w:r w:rsidRPr="002059BE">
        <w:rPr>
          <w:rFonts w:ascii="Times New Roman" w:hAnsi="Times New Roman" w:cs="Times New Roman"/>
          <w:noProof/>
          <w:sz w:val="16"/>
          <w:szCs w:val="16"/>
        </w:rPr>
        <w:tab/>
        <w:t xml:space="preserve">Karthiga Rajendaran and Sudha Annamalai1, “Green Synthesis of ZnO Nanoparticles Using Sollanam Santhocarbom to Study Its Solarphotocatalytic Activity,” </w:t>
      </w:r>
      <w:r w:rsidRPr="002059BE">
        <w:rPr>
          <w:rFonts w:ascii="Times New Roman" w:hAnsi="Times New Roman" w:cs="Times New Roman"/>
          <w:i/>
          <w:iCs/>
          <w:noProof/>
          <w:sz w:val="16"/>
          <w:szCs w:val="16"/>
        </w:rPr>
        <w:t>Int. J. Sci. Res.</w:t>
      </w:r>
      <w:r w:rsidRPr="002059BE">
        <w:rPr>
          <w:rFonts w:ascii="Times New Roman" w:hAnsi="Times New Roman" w:cs="Times New Roman"/>
          <w:noProof/>
          <w:sz w:val="16"/>
          <w:szCs w:val="16"/>
        </w:rPr>
        <w:t>, vol. 6, no. 6, pp. 2370–2376, Jun. 20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43]</w:t>
      </w:r>
      <w:r w:rsidRPr="002059BE">
        <w:rPr>
          <w:rFonts w:ascii="Times New Roman" w:hAnsi="Times New Roman" w:cs="Times New Roman"/>
          <w:noProof/>
          <w:sz w:val="16"/>
          <w:szCs w:val="16"/>
        </w:rPr>
        <w:tab/>
        <w:t xml:space="preserve">A. Mohamed Azharudeen, R. Karthiga, M. Rajarajan, and A. Suganthi, “Enhancement of electrochemical sensor for the determination of glucose based on mesoporous VO2/PVA nanocomposit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16, pp. 164–173, Sep. 2019, doi: 10.1016/j.surfin.2019.05.0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4]</w:t>
      </w:r>
      <w:r w:rsidRPr="002059BE">
        <w:rPr>
          <w:rFonts w:ascii="Times New Roman" w:hAnsi="Times New Roman" w:cs="Times New Roman"/>
          <w:noProof/>
          <w:sz w:val="16"/>
          <w:szCs w:val="16"/>
        </w:rPr>
        <w:tab/>
        <w:t xml:space="preserve">A. Mohamed Azharudeen, R. Karthiga, M. Rajarajan, and A. Suganthi, “Selective enhancement of non-enzymatic glucose sensor by used PVP modified on α-MoO3 nanomaterials,”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57, p. 105006, Sep. 2020, doi: 10.1016/j.microc.2020.10500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5]</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Ultrasensitive and Selective Electrochemical Detection of Dopamine Based on CuO/PVA Nanocomposite-Modified GC Electrode,” </w:t>
      </w:r>
      <w:r w:rsidRPr="002059BE">
        <w:rPr>
          <w:rFonts w:ascii="Times New Roman" w:hAnsi="Times New Roman" w:cs="Times New Roman"/>
          <w:i/>
          <w:iCs/>
          <w:noProof/>
          <w:sz w:val="16"/>
          <w:szCs w:val="16"/>
        </w:rPr>
        <w:t>Int. J. Photoenergy</w:t>
      </w:r>
      <w:r w:rsidRPr="002059BE">
        <w:rPr>
          <w:rFonts w:ascii="Times New Roman" w:hAnsi="Times New Roman" w:cs="Times New Roman"/>
          <w:noProof/>
          <w:sz w:val="16"/>
          <w:szCs w:val="16"/>
        </w:rPr>
        <w:t>, vol. 2022, pp. 1–9, Feb. 2022, doi: 10.1155/2022/875546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6]</w:t>
      </w:r>
      <w:r w:rsidRPr="002059BE">
        <w:rPr>
          <w:rFonts w:ascii="Times New Roman" w:hAnsi="Times New Roman" w:cs="Times New Roman"/>
          <w:noProof/>
          <w:sz w:val="16"/>
          <w:szCs w:val="16"/>
        </w:rPr>
        <w:tab/>
        <w:t xml:space="preserve">R. Karthiga, B. Kavitha, M. Rajarajan, and A. Suganthi, “Synthesis of MoO3 microrods via phytoconsituents of Azadirachta indica leaf to study the cationic dye degradation and antimicrobial propertie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753, pp. 300–307, Jul. 2018, doi: 10.1016/j.jallcom.2018.04.23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7]</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Solar Power Light-Driven Improved Photocatalytic Action of Mg-Doped CuO Nanomaterial Modified with Polyvinylalcohol,” </w:t>
      </w:r>
      <w:r w:rsidRPr="002059BE">
        <w:rPr>
          <w:rFonts w:ascii="Times New Roman" w:hAnsi="Times New Roman" w:cs="Times New Roman"/>
          <w:i/>
          <w:iCs/>
          <w:noProof/>
          <w:sz w:val="16"/>
          <w:szCs w:val="16"/>
        </w:rPr>
        <w:t>J. Nanomater.</w:t>
      </w:r>
      <w:r w:rsidRPr="002059BE">
        <w:rPr>
          <w:rFonts w:ascii="Times New Roman" w:hAnsi="Times New Roman" w:cs="Times New Roman"/>
          <w:noProof/>
          <w:sz w:val="16"/>
          <w:szCs w:val="16"/>
        </w:rPr>
        <w:t>, vol. 2022, pp. 1–15, Mar. 2022, doi: 10.1155/2022/24308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8]</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Photocatalytic removal of organic dye using green synthesized zinc oxide coupled cadmium tungstate nanocomposite under natural solar light irradiation,” </w:t>
      </w:r>
      <w:r w:rsidRPr="002059BE">
        <w:rPr>
          <w:rFonts w:ascii="Times New Roman" w:hAnsi="Times New Roman" w:cs="Times New Roman"/>
          <w:i/>
          <w:iCs/>
          <w:noProof/>
          <w:sz w:val="16"/>
          <w:szCs w:val="16"/>
        </w:rPr>
        <w:t>Environ. Res.</w:t>
      </w:r>
      <w:r w:rsidRPr="002059BE">
        <w:rPr>
          <w:rFonts w:ascii="Times New Roman" w:hAnsi="Times New Roman" w:cs="Times New Roman"/>
          <w:noProof/>
          <w:sz w:val="16"/>
          <w:szCs w:val="16"/>
        </w:rPr>
        <w:t>, vol. 216, p. 114534, Jan. 2023, doi: 10.1016/j.envres.2022.1145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9]</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0]</w:t>
      </w:r>
      <w:r w:rsidRPr="002059BE">
        <w:rPr>
          <w:rFonts w:ascii="Times New Roman" w:hAnsi="Times New Roman" w:cs="Times New Roman"/>
          <w:noProof/>
          <w:sz w:val="16"/>
          <w:szCs w:val="16"/>
        </w:rPr>
        <w:tab/>
        <w:t xml:space="preserve">K. Buvaneswari, R. Karthiga, B. Kavitha, M. Rajarajan, and A. Suganthi, “Effect of FeWO 4 doping on the photocatalytic activity of ZnO under visible light irradiation,”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6, pp. 333–340, Nov. 2015, doi: 10.1016/j.apsusc.2015.08.06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1]</w:t>
      </w:r>
      <w:r w:rsidRPr="002059BE">
        <w:rPr>
          <w:rFonts w:ascii="Times New Roman" w:hAnsi="Times New Roman" w:cs="Times New Roman"/>
          <w:noProof/>
          <w:sz w:val="16"/>
          <w:szCs w:val="16"/>
        </w:rPr>
        <w:tab/>
        <w:t xml:space="preserve">A. Sarwar, A. Razzaq, M. Zafar, I. Idrees, F. Rehman, and W. Y. Kim, “Copper tungstate (CuWO4)/graphene quantum dots (GQDs) composite photocatalyst for enhanced degradation of phenol under visible light irradiation,” </w:t>
      </w:r>
      <w:r w:rsidRPr="002059BE">
        <w:rPr>
          <w:rFonts w:ascii="Times New Roman" w:hAnsi="Times New Roman" w:cs="Times New Roman"/>
          <w:i/>
          <w:iCs/>
          <w:noProof/>
          <w:sz w:val="16"/>
          <w:szCs w:val="16"/>
        </w:rPr>
        <w:t>Results Phys.</w:t>
      </w:r>
      <w:r w:rsidRPr="002059BE">
        <w:rPr>
          <w:rFonts w:ascii="Times New Roman" w:hAnsi="Times New Roman" w:cs="Times New Roman"/>
          <w:noProof/>
          <w:sz w:val="16"/>
          <w:szCs w:val="16"/>
        </w:rPr>
        <w:t>, vol. 45, p. 106253, Feb. 2023, doi: 10.1016/j.rinp.2023.10625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2]</w:t>
      </w:r>
      <w:r w:rsidRPr="002059BE">
        <w:rPr>
          <w:rFonts w:ascii="Times New Roman" w:hAnsi="Times New Roman" w:cs="Times New Roman"/>
          <w:noProof/>
          <w:sz w:val="16"/>
          <w:szCs w:val="16"/>
        </w:rPr>
        <w:tab/>
        <w:t xml:space="preserve">I. Arora, H. Chawla, A. Chandra, S. Sagadevan, and S. Garg, “Advances in the strategies for enhancing the photocatalytic activity of TiO2: Conversion from UV-light active to visible-light active photocatalyst,” </w:t>
      </w:r>
      <w:r w:rsidRPr="002059BE">
        <w:rPr>
          <w:rFonts w:ascii="Times New Roman" w:hAnsi="Times New Roman" w:cs="Times New Roman"/>
          <w:i/>
          <w:iCs/>
          <w:noProof/>
          <w:sz w:val="16"/>
          <w:szCs w:val="16"/>
        </w:rPr>
        <w:t>Inorg. Chem. Commun.</w:t>
      </w:r>
      <w:r w:rsidRPr="002059BE">
        <w:rPr>
          <w:rFonts w:ascii="Times New Roman" w:hAnsi="Times New Roman" w:cs="Times New Roman"/>
          <w:noProof/>
          <w:sz w:val="16"/>
          <w:szCs w:val="16"/>
        </w:rPr>
        <w:t>, vol. 143, p. 109700, Sep. 2022, doi: 10.1016/j.inoche.2022.10970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3]</w:t>
      </w:r>
      <w:r w:rsidRPr="002059BE">
        <w:rPr>
          <w:rFonts w:ascii="Times New Roman" w:hAnsi="Times New Roman" w:cs="Times New Roman"/>
          <w:noProof/>
          <w:sz w:val="16"/>
          <w:szCs w:val="16"/>
        </w:rPr>
        <w:tab/>
        <w:t xml:space="preserve">Y. M. Lee and C. H. Lai, “Preparation and characterization of solid n-TiO2/p-NiO hetrojunction electrodes for all-solid-state dye-sensitized solar cells,” </w:t>
      </w:r>
      <w:r w:rsidRPr="002059BE">
        <w:rPr>
          <w:rFonts w:ascii="Times New Roman" w:hAnsi="Times New Roman" w:cs="Times New Roman"/>
          <w:i/>
          <w:iCs/>
          <w:noProof/>
          <w:sz w:val="16"/>
          <w:szCs w:val="16"/>
        </w:rPr>
        <w:t>Solid. State. Electron.</w:t>
      </w:r>
      <w:r w:rsidRPr="002059BE">
        <w:rPr>
          <w:rFonts w:ascii="Times New Roman" w:hAnsi="Times New Roman" w:cs="Times New Roman"/>
          <w:noProof/>
          <w:sz w:val="16"/>
          <w:szCs w:val="16"/>
        </w:rPr>
        <w:t>, vol. 53, no. 10, pp. 1116–1125, Oct. 2009, doi: 10.1016/j.sse.2009.07.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4]</w:t>
      </w:r>
      <w:r w:rsidRPr="002059BE">
        <w:rPr>
          <w:rFonts w:ascii="Times New Roman" w:hAnsi="Times New Roman" w:cs="Times New Roman"/>
          <w:noProof/>
          <w:sz w:val="16"/>
          <w:szCs w:val="16"/>
        </w:rPr>
        <w:tab/>
        <w:t xml:space="preserve">R. Arunadevi, B. Kavitha, P. P. Sudha, M. Rajarajan, and A. Suganthi, “Photocatalytic enhancing for tin oxide nanoparticles by codoping with nitrogen and bismuth,” </w:t>
      </w:r>
      <w:r w:rsidRPr="002059BE">
        <w:rPr>
          <w:rFonts w:ascii="Times New Roman" w:hAnsi="Times New Roman" w:cs="Times New Roman"/>
          <w:i/>
          <w:iCs/>
          <w:noProof/>
          <w:sz w:val="16"/>
          <w:szCs w:val="16"/>
        </w:rPr>
        <w:t>Desalin. Water Treat.</w:t>
      </w:r>
      <w:r w:rsidRPr="002059BE">
        <w:rPr>
          <w:rFonts w:ascii="Times New Roman" w:hAnsi="Times New Roman" w:cs="Times New Roman"/>
          <w:noProof/>
          <w:sz w:val="16"/>
          <w:szCs w:val="16"/>
        </w:rPr>
        <w:t>, vol. 78, pp. 330–340, Jun. 2017, doi: 10.5004/dwt.2017.20773.</w:t>
      </w:r>
    </w:p>
    <w:p w:rsidR="003C5C36" w:rsidRPr="002059BE" w:rsidRDefault="00E112A0" w:rsidP="002059BE">
      <w:pPr>
        <w:rPr>
          <w:rFonts w:ascii="Times New Roman" w:eastAsia="Times New Roman" w:hAnsi="Times New Roman" w:cs="Times New Roman"/>
          <w:color w:val="000000" w:themeColor="text1"/>
          <w:sz w:val="16"/>
          <w:szCs w:val="16"/>
        </w:rPr>
      </w:pPr>
      <w:r w:rsidRPr="002059BE">
        <w:rPr>
          <w:rFonts w:ascii="Times New Roman" w:eastAsia="Times New Roman" w:hAnsi="Times New Roman" w:cs="Times New Roman"/>
          <w:color w:val="000000" w:themeColor="text1"/>
          <w:sz w:val="16"/>
          <w:szCs w:val="16"/>
        </w:rPr>
        <w:fldChar w:fldCharType="end"/>
      </w:r>
    </w:p>
    <w:sectPr w:rsidR="003C5C36" w:rsidRPr="002059BE" w:rsidSect="00CB6247">
      <w:pgSz w:w="12240" w:h="15840" w:code="1"/>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C0A1F" w:rsidRDefault="007C0A1F" w:rsidP="00CB3DF4">
      <w:r>
        <w:separator/>
      </w:r>
    </w:p>
  </w:endnote>
  <w:endnote w:type="continuationSeparator" w:id="1">
    <w:p w:rsidR="007C0A1F" w:rsidRDefault="007C0A1F" w:rsidP="00CB3DF4">
      <w:r>
        <w:continuationSeparator/>
      </w:r>
    </w:p>
  </w:endnote>
  <w:endnote w:type="continuationNotice" w:id="2">
    <w:p w:rsidR="007C0A1F" w:rsidRDefault="007C0A1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Light">
    <w:panose1 w:val="020B0502040204020203"/>
    <w:charset w:val="00"/>
    <w:family w:val="swiss"/>
    <w:pitch w:val="variable"/>
    <w:sig w:usb0="E00002FF" w:usb1="4000A47B"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C0A1F" w:rsidRDefault="007C0A1F" w:rsidP="00CB3DF4">
      <w:r>
        <w:separator/>
      </w:r>
    </w:p>
  </w:footnote>
  <w:footnote w:type="continuationSeparator" w:id="1">
    <w:p w:rsidR="007C0A1F" w:rsidRDefault="007C0A1F" w:rsidP="00CB3DF4">
      <w:r>
        <w:continuationSeparator/>
      </w:r>
    </w:p>
  </w:footnote>
  <w:footnote w:type="continuationNotice" w:id="2">
    <w:p w:rsidR="007C0A1F" w:rsidRDefault="007C0A1F"/>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63995"/>
    <w:multiLevelType w:val="multilevel"/>
    <w:tmpl w:val="9D44CF1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237707"/>
    <w:multiLevelType w:val="multilevel"/>
    <w:tmpl w:val="FDAE84D0"/>
    <w:lvl w:ilvl="0">
      <w:start w:val="1"/>
      <w:numFmt w:val="decimal"/>
      <w:lvlText w:val="%1."/>
      <w:lvlJc w:val="left"/>
      <w:pPr>
        <w:ind w:left="420" w:hanging="360"/>
      </w:pPr>
      <w:rPr>
        <w:rFonts w:hint="default"/>
      </w:rPr>
    </w:lvl>
    <w:lvl w:ilvl="1">
      <w:start w:val="2"/>
      <w:numFmt w:val="decimal"/>
      <w:isLgl/>
      <w:lvlText w:val="%1.%2."/>
      <w:lvlJc w:val="left"/>
      <w:pPr>
        <w:ind w:left="828" w:hanging="408"/>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removePersonalInformation/>
  <w:removeDateAndTime/>
  <w:displayBackgroundShape/>
  <w:proofState w:spelling="clean" w:grammar="clean"/>
  <w:defaultTabStop w:val="720"/>
  <w:characterSpacingControl w:val="doNotCompress"/>
  <w:hdrShapeDefaults>
    <o:shapedefaults v:ext="edit" spidmax="12289"/>
  </w:hdrShapeDefaults>
  <w:footnotePr>
    <w:footnote w:id="0"/>
    <w:footnote w:id="1"/>
    <w:footnote w:id="2"/>
  </w:footnotePr>
  <w:endnotePr>
    <w:endnote w:id="0"/>
    <w:endnote w:id="1"/>
    <w:endnote w:id="2"/>
  </w:endnotePr>
  <w:compat/>
  <w:rsids>
    <w:rsidRoot w:val="00B44899"/>
    <w:rsid w:val="00016D1E"/>
    <w:rsid w:val="0002449E"/>
    <w:rsid w:val="000417CF"/>
    <w:rsid w:val="000518E2"/>
    <w:rsid w:val="00062B49"/>
    <w:rsid w:val="00065501"/>
    <w:rsid w:val="000672D9"/>
    <w:rsid w:val="00086944"/>
    <w:rsid w:val="00091DE4"/>
    <w:rsid w:val="000A01C7"/>
    <w:rsid w:val="000A1A6D"/>
    <w:rsid w:val="000F2A95"/>
    <w:rsid w:val="001028E8"/>
    <w:rsid w:val="001069D1"/>
    <w:rsid w:val="001073C1"/>
    <w:rsid w:val="00114061"/>
    <w:rsid w:val="001428F3"/>
    <w:rsid w:val="00143516"/>
    <w:rsid w:val="00145B39"/>
    <w:rsid w:val="0016703D"/>
    <w:rsid w:val="001B65F5"/>
    <w:rsid w:val="001E65F9"/>
    <w:rsid w:val="001F222F"/>
    <w:rsid w:val="002059BE"/>
    <w:rsid w:val="00230C99"/>
    <w:rsid w:val="00232357"/>
    <w:rsid w:val="00290890"/>
    <w:rsid w:val="00292E23"/>
    <w:rsid w:val="002A1CFB"/>
    <w:rsid w:val="00321DF3"/>
    <w:rsid w:val="00367373"/>
    <w:rsid w:val="003C5C36"/>
    <w:rsid w:val="00406D37"/>
    <w:rsid w:val="00411BE6"/>
    <w:rsid w:val="00487F4C"/>
    <w:rsid w:val="004B14D4"/>
    <w:rsid w:val="004B6D12"/>
    <w:rsid w:val="004D4C25"/>
    <w:rsid w:val="004E4B6F"/>
    <w:rsid w:val="004F0D67"/>
    <w:rsid w:val="004F53DC"/>
    <w:rsid w:val="00502FC7"/>
    <w:rsid w:val="0052730B"/>
    <w:rsid w:val="00537F70"/>
    <w:rsid w:val="0054172D"/>
    <w:rsid w:val="00544C80"/>
    <w:rsid w:val="005823F1"/>
    <w:rsid w:val="00606E46"/>
    <w:rsid w:val="00614881"/>
    <w:rsid w:val="00616FF2"/>
    <w:rsid w:val="00673DB0"/>
    <w:rsid w:val="006A5EE0"/>
    <w:rsid w:val="006A6C56"/>
    <w:rsid w:val="006B5A47"/>
    <w:rsid w:val="006D1A8E"/>
    <w:rsid w:val="00706174"/>
    <w:rsid w:val="0071314C"/>
    <w:rsid w:val="00713FD5"/>
    <w:rsid w:val="00731451"/>
    <w:rsid w:val="00753ACE"/>
    <w:rsid w:val="007823BB"/>
    <w:rsid w:val="007C0A1F"/>
    <w:rsid w:val="007C458B"/>
    <w:rsid w:val="007D2A77"/>
    <w:rsid w:val="007D6293"/>
    <w:rsid w:val="007D7083"/>
    <w:rsid w:val="007F2033"/>
    <w:rsid w:val="00817EB1"/>
    <w:rsid w:val="00826BAB"/>
    <w:rsid w:val="0083516C"/>
    <w:rsid w:val="00855339"/>
    <w:rsid w:val="00867524"/>
    <w:rsid w:val="00891647"/>
    <w:rsid w:val="00893098"/>
    <w:rsid w:val="008D3D90"/>
    <w:rsid w:val="00900E8B"/>
    <w:rsid w:val="00904620"/>
    <w:rsid w:val="00914FCB"/>
    <w:rsid w:val="00927353"/>
    <w:rsid w:val="0094211B"/>
    <w:rsid w:val="00943188"/>
    <w:rsid w:val="00953C13"/>
    <w:rsid w:val="009A1F3E"/>
    <w:rsid w:val="009B7052"/>
    <w:rsid w:val="009B752C"/>
    <w:rsid w:val="009C4BAF"/>
    <w:rsid w:val="009F10F9"/>
    <w:rsid w:val="00A83DFE"/>
    <w:rsid w:val="00AA56C4"/>
    <w:rsid w:val="00AC6456"/>
    <w:rsid w:val="00AC6F40"/>
    <w:rsid w:val="00AD26E9"/>
    <w:rsid w:val="00AD598E"/>
    <w:rsid w:val="00AF75D7"/>
    <w:rsid w:val="00B00697"/>
    <w:rsid w:val="00B054B9"/>
    <w:rsid w:val="00B379E2"/>
    <w:rsid w:val="00B44899"/>
    <w:rsid w:val="00B55E26"/>
    <w:rsid w:val="00B728D5"/>
    <w:rsid w:val="00B932ED"/>
    <w:rsid w:val="00BA4A63"/>
    <w:rsid w:val="00BD065D"/>
    <w:rsid w:val="00BD404E"/>
    <w:rsid w:val="00BD4B1E"/>
    <w:rsid w:val="00BE7F06"/>
    <w:rsid w:val="00C017DF"/>
    <w:rsid w:val="00C0686F"/>
    <w:rsid w:val="00C31E60"/>
    <w:rsid w:val="00C41429"/>
    <w:rsid w:val="00C562FA"/>
    <w:rsid w:val="00C729D9"/>
    <w:rsid w:val="00CB3DF4"/>
    <w:rsid w:val="00CB6247"/>
    <w:rsid w:val="00D33A60"/>
    <w:rsid w:val="00D41B50"/>
    <w:rsid w:val="00D509A8"/>
    <w:rsid w:val="00D53BD5"/>
    <w:rsid w:val="00D76D85"/>
    <w:rsid w:val="00D815CF"/>
    <w:rsid w:val="00D8282C"/>
    <w:rsid w:val="00DC122A"/>
    <w:rsid w:val="00DD6EF8"/>
    <w:rsid w:val="00DE444A"/>
    <w:rsid w:val="00DE53EF"/>
    <w:rsid w:val="00DF58B5"/>
    <w:rsid w:val="00E022D4"/>
    <w:rsid w:val="00E112A0"/>
    <w:rsid w:val="00E3242B"/>
    <w:rsid w:val="00E3371A"/>
    <w:rsid w:val="00E378A0"/>
    <w:rsid w:val="00E70F4B"/>
    <w:rsid w:val="00E74BAC"/>
    <w:rsid w:val="00E829DE"/>
    <w:rsid w:val="00E85040"/>
    <w:rsid w:val="00EA4A2F"/>
    <w:rsid w:val="00EE2329"/>
    <w:rsid w:val="00F04AA9"/>
    <w:rsid w:val="00F1732E"/>
    <w:rsid w:val="00F25EC9"/>
    <w:rsid w:val="00F53680"/>
    <w:rsid w:val="00F5524F"/>
    <w:rsid w:val="00FD5A46"/>
    <w:rsid w:val="00FE5EF0"/>
    <w:rsid w:val="00FF1A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2A0"/>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customStyle="1" w:styleId="UnresolvedMention">
    <w:name w:val="Unresolved Mention"/>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customStyle="1" w:styleId="italic">
    <w:name w:val="italic"/>
    <w:basedOn w:val="DefaultParagraphFont"/>
    <w:rsid w:val="00826BAB"/>
  </w:style>
  <w:style w:type="table" w:styleId="TableGrid">
    <w:name w:val="Table Grid"/>
    <w:basedOn w:val="TableNormal"/>
    <w:uiPriority w:val="39"/>
    <w:rsid w:val="00826BAB"/>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26BAB"/>
    <w:rPr>
      <w:i/>
      <w:iCs/>
    </w:rPr>
  </w:style>
  <w:style w:type="character" w:styleId="CommentReference">
    <w:name w:val="annotation reference"/>
    <w:basedOn w:val="DefaultParagraphFont"/>
    <w:uiPriority w:val="99"/>
    <w:semiHidden/>
    <w:unhideWhenUsed/>
    <w:rsid w:val="00927353"/>
    <w:rPr>
      <w:sz w:val="16"/>
      <w:szCs w:val="16"/>
    </w:rPr>
  </w:style>
  <w:style w:type="paragraph" w:styleId="CommentText">
    <w:name w:val="annotation text"/>
    <w:basedOn w:val="Normal"/>
    <w:link w:val="CommentTextChar"/>
    <w:uiPriority w:val="99"/>
    <w:semiHidden/>
    <w:unhideWhenUsed/>
    <w:rsid w:val="00927353"/>
    <w:rPr>
      <w:sz w:val="20"/>
      <w:szCs w:val="20"/>
    </w:rPr>
  </w:style>
  <w:style w:type="character" w:customStyle="1" w:styleId="CommentTextChar">
    <w:name w:val="Comment Text Char"/>
    <w:basedOn w:val="DefaultParagraphFont"/>
    <w:link w:val="CommentText"/>
    <w:uiPriority w:val="99"/>
    <w:semiHidden/>
    <w:rsid w:val="00927353"/>
    <w:rPr>
      <w:sz w:val="20"/>
      <w:szCs w:val="20"/>
    </w:rPr>
  </w:style>
  <w:style w:type="paragraph" w:styleId="CommentSubject">
    <w:name w:val="annotation subject"/>
    <w:basedOn w:val="CommentText"/>
    <w:next w:val="CommentText"/>
    <w:link w:val="CommentSubjectChar"/>
    <w:uiPriority w:val="99"/>
    <w:semiHidden/>
    <w:unhideWhenUsed/>
    <w:rsid w:val="00927353"/>
    <w:rPr>
      <w:b/>
      <w:bCs/>
    </w:rPr>
  </w:style>
  <w:style w:type="character" w:customStyle="1" w:styleId="CommentSubjectChar">
    <w:name w:val="Comment Subject Char"/>
    <w:basedOn w:val="CommentTextChar"/>
    <w:link w:val="CommentSubject"/>
    <w:uiPriority w:val="99"/>
    <w:semiHidden/>
    <w:rsid w:val="00927353"/>
    <w:rPr>
      <w:b/>
      <w:bCs/>
      <w:sz w:val="20"/>
      <w:szCs w:val="20"/>
    </w:rPr>
  </w:style>
  <w:style w:type="paragraph" w:styleId="BalloonText">
    <w:name w:val="Balloon Text"/>
    <w:basedOn w:val="Normal"/>
    <w:link w:val="BalloonTextChar"/>
    <w:uiPriority w:val="99"/>
    <w:semiHidden/>
    <w:unhideWhenUsed/>
    <w:rsid w:val="009273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353"/>
    <w:rPr>
      <w:rFonts w:ascii="Segoe UI" w:hAnsi="Segoe UI" w:cs="Segoe UI"/>
      <w:sz w:val="18"/>
      <w:szCs w:val="18"/>
    </w:rPr>
  </w:style>
  <w:style w:type="character" w:styleId="PlaceholderText">
    <w:name w:val="Placeholder Text"/>
    <w:basedOn w:val="DefaultParagraphFont"/>
    <w:uiPriority w:val="99"/>
    <w:semiHidden/>
    <w:rsid w:val="00487F4C"/>
    <w:rPr>
      <w:color w:val="808080"/>
    </w:rPr>
  </w:style>
  <w:style w:type="paragraph" w:customStyle="1" w:styleId="Affiliation">
    <w:name w:val="Affiliation"/>
    <w:uiPriority w:val="99"/>
    <w:rsid w:val="00CB6247"/>
    <w:pPr>
      <w:jc w:val="center"/>
    </w:pPr>
    <w:rPr>
      <w:rFonts w:ascii="Times New Roman" w:eastAsia="Times New Roman" w:hAnsi="Times New Roman" w:cs="Times New Roman"/>
      <w:sz w:val="20"/>
      <w:szCs w:val="20"/>
    </w:rPr>
  </w:style>
  <w:style w:type="paragraph" w:customStyle="1" w:styleId="Author">
    <w:name w:val="Author"/>
    <w:uiPriority w:val="99"/>
    <w:rsid w:val="00CB6247"/>
    <w:pPr>
      <w:spacing w:before="360" w:after="40"/>
      <w:jc w:val="center"/>
    </w:pPr>
    <w:rPr>
      <w:rFonts w:ascii="Times New Roman" w:eastAsia="Times New Roman" w:hAnsi="Times New Roman" w:cs="Times New Roman"/>
      <w:noProof/>
      <w:sz w:val="22"/>
      <w:szCs w:val="22"/>
    </w:rPr>
  </w:style>
</w:styles>
</file>

<file path=word/webSettings.xml><?xml version="1.0" encoding="utf-8"?>
<w:webSettings xmlns:r="http://schemas.openxmlformats.org/officeDocument/2006/relationships" xmlns:w="http://schemas.openxmlformats.org/wordprocessingml/2006/main">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earth-and-planetary-sciences/red-alga" TargetMode="Externa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4fb272-4aeb-457e-9044-05c294970b62}">
  <we:reference id="WA104382081" version="1.55.1.0" store="en-US" storeType="OMEX"/>
  <we:alternateReferences/>
  <we:properties>
    <we:property name="Microsoft.Office.CampaignId" value="&quot;none&quot;"/>
    <we:property name="MENDELEY_CITATIONS" value="[{&quot;citationID&quot;:&quot;MENDELEY_CITATION_d41ffea9-3b27-4764-8851-e4b74e8ace6d&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ZDQxZmZlYTktM2IyNy00NzY0LTg4NTEtZTRiNzRlOGFjZTZk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c4bc8724-5dc3-4cc4-bdb3-f5c2888d2b2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YzRiYzg3MjQtNWRjMy00Y2M0LWJkYjMtZjVjMjg4OGQyYjJ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quot;citationID&quot;:&quot;MENDELEY_CITATION_8ff8d571-2d80-408f-8272-b5462aafd62f&quot;,&quot;properties&quot;:{&quot;noteIndex&quot;:0},&quot;isEdited&quot;:false,&quot;manualOverride&quot;:{&quot;isManuallyOverridden&quot;:false,&quot;citeprocText&quot;:&quot;(Tijani et al., 2019)&quot;,&quot;manualOverrideText&quot;:&quot;&quot;},&quot;citationTag&quot;:&quot;MENDELEY_CITATION_v3_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&quot;,&quot;citationItems&quot;:[{&quot;id&quot;:&quot;8b9e3a41-da54-3bdc-a890-71e58cb1f77e&quot;,&quot;itemData&quot;:{&quot;type&quot;:&quot;article-journal&quot;,&quot;id&quot;:&quot;8b9e3a41-da54-3bdc-a890-71e58cb1f77e&quot;,&quot;title&quot;:&quot;One-step green synthesis of WO 3 nanoparticles using Spondias mombin aqueous extract: effect of solution pH and calcination temperature&quot;,&quot;author&quot;:[{&quot;family&quot;:&quot;Tijani&quot;,&quot;given&quot;:&quot;J. O.&quot;,&quot;parse-names&quot;:false,&quot;dropping-particle&quot;:&quot;&quot;,&quot;non-dropping-particle&quot;:&quot;&quot;},{&quot;family&quot;:&quot;Ugochukwu&quot;,&quot;given&quot;:&quot;O.&quot;,&quot;parse-names&quot;:false,&quot;dropping-particle&quot;:&quot;&quot;,&quot;non-dropping-particle&quot;:&quot;&quot;},{&quot;family&quot;:&quot;Fadipe&quot;,&quot;given&quot;:&quot;L. A.&quot;,&quot;parse-names&quot;:false,&quot;dropping-particle&quot;:&quot;&quot;,&quot;non-dropping-particle&quot;:&quot;&quot;},{&quot;family&quot;:&quot;Bankole&quot;,&quot;given&quot;:&quot;M. T.&quot;,&quot;parse-names&quot;:false,&quot;dropping-particle&quot;:&quot;&quot;,&quot;non-dropping-particle&quot;:&quot;&quot;},{&quot;family&quot;:&quot;Abdulkareem&quot;,&quot;given&quot;:&quot;A. S.&quot;,&quot;parse-names&quot;:false,&quot;dropping-particle&quot;:&quot;&quot;,&quot;non-dropping-particle&quot;:&quot;&quot;},{&quot;family&quot;:&quot;Roos&quot;,&quot;given&quot;:&quot;W. D.&quot;,&quot;parse-names&quot;:false,&quot;dropping-particle&quot;:&quot;&quot;,&quot;non-dropping-particle&quot;:&quot;&quot;}],&quot;container-title&quot;:&quot;Applied Physics A: Materials Science and Processing&quot;,&quot;container-title-short&quot;:&quot;Appl Phys A Mater Sci Process&quot;,&quot;DOI&quot;:&quot;10.1007/s00339-019-2450-y&quot;,&quot;ISSN&quot;:&quot;14320630&quot;,&quot;issued&quot;:{&quot;date-parts&quot;:[[2019,3,1]]},&quot;abstract&quot;:&quo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quot;,&quot;publisher&quot;:&quot;Springer Verlag&quot;,&quot;issue&quot;:&quot;3&quot;,&quot;volume&quot;:&quot;125&quot;},&quot;isTemporary&quot;:false}]},{&quot;citationID&quot;:&quot;MENDELEY_CITATION_c68255a8-6c11-4233-8c7a-bcb0e02c0f2d&quot;,&quot;properties&quot;:{&quot;noteIndex&quot;:0},&quot;isEdited&quot;:false,&quot;manualOverride&quot;:{&quot;isManuallyOverridden&quot;:false,&quot;citeprocText&quot;:&quot;(Azevêdo et al., 2020)&quot;,&quot;manualOverrideText&quot;:&quot;&quot;},&quot;citationTag&quot;:&quot;MENDELEY_CITATION_v3_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&quot;,&quot;citationItems&quot;:[{&quot;id&quot;:&quot;e0bd3ebe-8e11-3fa5-9391-7fae795257ba&quot;,&quot;itemData&quot;:{&quot;type&quot;:&quot;article-journal&quot;,&quot;id&quot;:&quot;e0bd3ebe-8e11-3fa5-9391-7fae795257ba&quot;,&quot;title&quot;:&quot;Green synthesis of CoWO4 powders using agar-agar from red seaweed (Rhodophyta): Structure, magnetic properties and battery-like behavior&quot;,&quot;author&quot;:[{&quot;family&quot;:&quot;Azevêdo&quot;,&quot;given&quot;:&quot;Heytor V.S.B.&quot;,&quot;parse-names&quot;:false,&quot;dropping-particle&quot;:&quot;&quot;,&quot;non-dropping-particle&quot;:&quot;&quot;},{&quot;family&quot;:&quot;Raimundo&quot;,&quot;given&quot;:&quot;Rafael A.&quot;,&quot;parse-names&quot;:false,&quot;dropping-particle&quot;:&quot;&quot;,&quot;non-dropping-particle&quot;:&quot;&quot;},{&quot;family&quot;:&quot;Ferreira&quot;,&quot;given&quot;:&quot;Luciena S.&quot;,&quot;parse-names&quot;:false,&quot;dropping-particle&quot;:&quot;&quot;,&quot;non-dropping-particle&quot;:&quot;&quot;},{&quot;family&quot;:&quot;Silva&quot;,&quot;given&quot;:&quot;Maitê M.S.&quot;,&quot;parse-names&quot;:false,&quot;dropping-particle&quot;:&quot;&quot;,&quot;non-dropping-particle&quot;:&quot;&quot;},{&quot;family&quot;:&quot;Morales&quot;,&quot;given&quot;:&quot;Marco A.&quot;,&quot;parse-names&quot;:false,&quot;dropping-particle&quot;:&quot;&quot;,&quot;non-dropping-particle&quot;:&quot;&quot;},{&quot;family&quot;:&quot;Macedo&quot;,&quot;given&quot;:&quot;Daniel A.&quot;,&quot;parse-names&quot;:false,&quot;dropping-particle&quot;:&quot;&quot;,&quot;non-dropping-particle&quot;:&quot;&quot;},{&quot;family&quot;:&quot;Gomes&quot;,&quot;given&quot;:&quot;Uílame U.&quot;,&quot;parse-names&quot;:false,&quot;dropping-particle&quot;:&quot;&quot;,&quot;non-dropping-particle&quot;:&quot;&quot;},{&quot;family&quot;:&quot;Cavalcante&quot;,&quot;given&quot;:&quot;Danielle G.L.&quot;,&quot;parse-names&quot;:false,&quot;dropping-particle&quot;:&quot;&quot;,&quot;non-dropping-particle&quot;:&quot;&quot;}],&quot;container-title&quot;:&quot;Materials Chemistry and Physics&quot;,&quot;container-title-short&quot;:&quot;Mater Chem Phys&quot;,&quot;DOI&quot;:&quot;10.1016/j.matchemphys.2019.122544&quot;,&quot;ISSN&quot;:&quot;02540584&quot;,&quot;issued&quot;:{&quot;date-parts&quot;:[[2020,2,15]]},&quot;abstract&quot;:&quo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quot;,&quot;publisher&quot;:&quot;Elsevier Ltd&quot;,&quot;volume&quot;:&quot;242&quot;},&quot;isTemporary&quot;:false}]},{&quot;citationID&quot;:&quot;MENDELEY_CITATION_57b9e0b3-a9b5-4bd0-9ecd-56fcc7df8356&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diOWUwYjMtYTliNS00YmQwLTllY2QtNTZmY2M3ZGY4MzU2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016ab8da-c3e8-4841-a0ea-7f3577617678&quot;,&quot;properties&quot;:{&quot;noteIndex&quot;:0},&quot;isEdited&quot;:false,&quot;manualOverride&quot;:{&quot;isManuallyOverridden&quot;:false,&quot;citeprocText&quot;:&quot;(Karthika et al., 2019)&quot;,&quot;manualOverrideText&quot;:&quot;&quot;},&quot;citationTag&quot;:&quot;MENDELEY_CITATION_v3_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&quot;,&quot;citationItems&quot;:[{&quot;id&quot;:&quot;67afb819-8c83-3925-93a8-e265470c511e&quot;,&quot;itemData&quot;:{&quot;type&quot;:&quot;article-journal&quot;,&quot;id&quot;:&quot;67afb819-8c83-3925-93a8-e265470c511e&quot;,&quot;title&quot;:&quot;Eco-friendly synthesis of aloe vera plant extract decorated iron tungstate nanorods immobilized Nafion for selective and sensitive determination of theophylline in blood serum, black tea and urine samples&quot;,&quot;author&quot;:[{&quot;family&quot;:&quot;Karthika&quot;,&quot;given&quot;:&quot;A.&quot;,&quot;parse-names&quot;:false,&quot;dropping-particle&quot;:&quot;&quot;,&quot;non-dropping-particle&quot;:&quot;&quot;},{&quot;family&quot;:&quot;Sudhakar&quot;,&quot;given&quot;:&quot;C.&quot;,&quot;parse-names&quot;:false,&quot;dropping-particle&quot;:&quot;&quot;,&quot;non-dropping-particle&quot;:&quot;&quot;},{&quot;family&quot;:&quot;Suganthi&quot;,&quot;given&quot;:&quot;A.&quot;,&quot;parse-names&quot;:false,&quot;dropping-particle&quot;:&quot;&quot;,&quot;non-dropping-particle&quot;:&quot;&quot;},{&quot;family&quot;:&quot;Rajarajan&quot;,&quot;given&quot;:&quot;M.&quot;,&quot;parse-names&quot;:false,&quot;dropping-particle&quot;:&quot;&quot;,&quot;non-dropping-particle&quot;:&quot;&quot;}],&quot;container-title&quot;:&quot;Journal of Science: Advanced Materials and Devices&quot;,&quot;DOI&quot;:&quot;10.1016/j.jsamd.2019.09.004&quot;,&quot;ISSN&quot;:&quot;24682179&quot;,&quot;issued&quot;:{&quot;date-parts&quot;:[[2019,12,1]]},&quot;page&quot;:&quot;554-560&quot;,&quot;abstract&quot;:&quo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quot;,&quot;publisher&quot;:&quot;Elsevier B.V.&quot;,&quot;issue&quot;:&quot;4&quot;,&quot;volume&quot;:&quot;4&quot;,&quot;container-title-short&quot;:&quot;&quot;},&quot;isTemporary&quot;:false}]},{&quot;citationID&quot;:&quot;MENDELEY_CITATION_550b58e6-a26c-4c3a-889b-eacd77d58df7&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UwYjU4ZTYtYTI2Yy00YzNhLTg4OWItZWFjZDc3ZDU4ZGY3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de6b06ff-0046-4025-b131-c10f3321bcbe&quot;,&quot;properties&quot;:{&quot;noteIndex&quot;:0},&quot;isEdited&quot;:false,&quot;manualOverride&quot;:{&quot;isManuallyOverridden&quot;:false,&quot;citeprocText&quot;:&quot;(Karthiga et al., 2015)&quot;,&quot;manualOverrideText&quot;:&quot;&quot;},&quot;citationTag&quot;:&quot;MENDELEY_CITATION_v3_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&quot;,&quot;citationItems&quot;:[{&quot;id&quot;:&quot;fbb29948-6337-3da4-b9b4-cd2e16eccd1c&quot;,&quot;itemData&quot;:{&quot;type&quot;:&quot;article-journal&quot;,&quot;id&quot;:&quot;fbb29948-6337-3da4-b9b4-cd2e16eccd1c&quot;,&quot;title&quot;:&quot;Photocatalytic and antimicrobial activity of NiWO4 nanoparticles stabilized by the plant extract&quot;,&quot;author&quot;:[{&quot;family&quot;:&quot;Karthiga&quot;,&quot;given&quot;:&quot;R.&quot;,&quot;parse-names&quot;:false,&quot;dropping-particle&quot;:&quot;&quot;,&quot;non-dropping-particle&quot;:&quot;&quot;},{&quot;family&quot;:&quot;Kavitha&quot;,&quot;given&quot;:&quot;B.&quot;,&quot;parse-names&quot;:false,&quot;dropping-particle&quot;:&quot;&quot;,&quot;non-dropping-particle&quot;:&quot;&quot;},{&quot;family&quot;:&quot;Rajarajan&quot;,&quot;given&quot;:&quot;M.&quot;,&quot;parse-names&quot;:false,&quot;dropping-particle&quot;:&quot;&quot;,&quot;non-dropping-particle&quot;:&quot;&quot;},{&quot;family&quot;:&quot;Suganthi&quot;,&quot;given&quot;:&quot;A.&quot;,&quot;parse-names&quot;:false,&quot;dropping-particle&quot;:&quot;&quot;,&quot;non-dropping-particle&quot;:&quot;&quot;}],&quot;container-title&quot;:&quot;Materials Science in Semiconductor Processing&quot;,&quot;container-title-short&quot;:&quot;Mater Sci Semicond Process&quot;,&quot;DOI&quot;:&quot;10.1016/j.mssp.2015.05.037&quot;,&quot;ISSN&quot;:&quot;13698001&quot;,&quot;issued&quot;:{&quot;date-parts&quot;:[[2015,7,13]]},&quot;page&quot;:&quot;123-129&quot;,&quot;abstract&quot;:&quo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quot;,&quot;publisher&quot;:&quot;Elsevier Ltd&quot;,&quot;volume&quot;:&quot;40&quot;},&quot;isTemporary&quot;:false}]},{&quot;citationID&quot;:&quot;MENDELEY_CITATION_2d3f9f72-d230-47ac-8e0a-56586f87ec9c&quot;,&quot;properties&quot;:{&quot;noteIndex&quot;:0},&quot;isEdited&quot;:false,&quot;manualOverride&quot;:{&quot;isManuallyOverridden&quot;:true,&quot;citeprocText&quot;:&quot;(Buvaneswari &amp;#38; Ganagaraj, n.d.)&quot;,&quot;manualOverrideText&quot;:&quot;(Buvaneswari&amp;Ganagaraj, n.d.)&quot;},&quot;citationTag&quot;:&quot;MENDELEY_CITATION_v3_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&quot;,&quot;citationItems&quot;:[{&quot;id&quot;:&quot;f0b2c2a8-e70b-38f2-8875-44daa0020200&quot;,&quot;itemData&quot;:{&quot;type&quot;:&quot;report&quot;,&quot;id&quot;:&quot;f0b2c2a8-e70b-38f2-8875-44daa0020200&quot;,&quot;title&quot;:&quot;GREEN SYNTHESIS OF NiWO 4 NANOPARTICLES USING PHYLLANTHUS AMARUS EXTRACT&quot;,&quot;author&quot;:[{&quot;family&quot;:&quot;Buvaneswari&quot;,&quot;given&quot;:&quot;K&quot;,&quot;parse-names&quot;:false,&quot;dropping-particle&quot;:&quot;&quot;,&quot;non-dropping-particle&quot;:&quot;&quot;},{&quot;family&quot;:&quot;Ganagaraj&quot;,&quot;given&quot;:&quot;M&quot;,&quot;parse-names&quot;:false,&quot;dropping-particle&quot;:&quot;&quot;,&quot;non-dropping-particle&quot;:&quot;&quot;}],&quot;abstract&quot;:&quo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quot;,&quot;container-title-short&quot;:&quot;&quot;},&quot;isTemporary&quot;:false}]},{&quot;citationID&quot;:&quot;MENDELEY_CITATION_12992398-cd8b-4bb5-a54e-1fdf785c2324&quot;,&quot;properties&quot;:{&quot;noteIndex&quot;:0},&quot;isEdited&quot;:false,&quot;manualOverride&quot;:{&quot;isManuallyOverridden&quot;:false,&quot;citeprocText&quot;:&quot;(Hkiri et al., 2023)&quot;,&quot;manualOverrideText&quot;:&quot;&quot;},&quot;citationTag&quot;:&quot;MENDELEY_CITATION_v3_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&quot;,&quot;citationItems&quot;:[{&quot;id&quot;:&quot;1f7b331e-c766-3024-a298-51548954c4c0&quot;,&quot;itemData&quot;:{&quot;type&quot;:&quot;article-journal&quot;,&quot;id&quot;:&quot;1f7b331e-c766-3024-a298-51548954c4c0&quot;,&quot;title&quot;:&quot;Promising photocatalytic activity under visible light of ZnWO4 nanocrystals prepared via green synthesis approach&quot;,&quot;author&quot;:[{&quot;family&quot;:&quot;Hkiri&quot;,&quot;given&quot;:&quot;Khaoula&quot;,&quot;parse-names&quot;:false,&quot;dropping-particle&quot;:&quot;&quot;,&quot;non-dropping-particle&quot;:&quot;&quot;},{&quot;family&quot;:&quot;Mohamed&quot;,&quot;given&quot;:&quot;Hamza Elsayed Ahmed&quot;,&quot;parse-names&quot;:false,&quot;dropping-particle&quot;:&quot;&quot;,&quot;non-dropping-particle&quot;:&quot;&quot;},{&quot;family&quot;:&quot;Mtshali&quot;,&quot;given&quot;:&quot;Christopher Bongani&quot;,&quot;parse-names&quot;:false,&quot;dropping-particle&quot;:&quot;&quot;,&quot;non-dropping-particle&quot;:&quot;&quot;},{&quot;family&quot;:&quot;Mongwaketsi&quot;,&quot;given&quot;:&quot;Nametso&quot;,&quot;parse-names&quot;:false,&quot;dropping-particle&quot;:&quot;&quot;,&quot;non-dropping-particle&quot;:&quot;&quot;},{&quot;family&quot;:&quot;Gibaud&quot;,&quot;given&quot;:&quot;Alain&quot;,&quot;parse-names&quot;:false,&quot;dropping-particle&quot;:&quot;&quot;,&quot;non-dropping-particle&quot;:&quot;&quot;},{&quot;family&quot;:&quot;Maaza&quot;,&quot;given&quot;:&quot;Malik&quot;,&quot;parse-names&quot;:false,&quot;dropping-particle&quot;:&quot;&quot;,&quot;non-dropping-particle&quot;:&quot;&quot;}],&quot;container-title&quot;:&quot;Materials Today Communications&quot;,&quot;container-title-short&quot;:&quot;Mater Today Commun&quot;,&quot;DOI&quot;:&quot;10.1016/j.mtcomm.2023.106355&quot;,&quot;ISSN&quot;:&quot;23524928&quot;,&quot;URL&quot;:&quot;https://linkinghub.elsevier.com/retrieve/pii/S2352492823010462&quot;,&quot;issued&quot;:{&quot;date-parts&quot;:[[2023,6]]},&quot;page&quot;:&quot;106355&quot;,&quot;volume&quot;:&quot;35&quot;},&quot;isTemporary&quot;:false}]},{&quot;citationID&quot;:&quot;MENDELEY_CITATION_74933208-5b96-4eb4-a26a-a1662023fb18&quot;,&quot;properties&quot;:{&quot;noteIndex&quot;:0},&quot;isEdited&quot;:false,&quot;manualOverride&quot;:{&quot;isManuallyOverridden&quot;:false,&quot;citeprocText&quot;:&quot;(Fatima et al., 2021)&quot;,&quot;manualOverrideText&quot;:&quot;&quot;},&quot;citationTag&quot;:&quot;MENDELEY_CITATION_v3_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&quot;,&quot;citationItems&quot;:[{&quot;id&quot;:&quot;b6cce124-173f-3d4f-89bc-85b3fc43331f&quot;,&quot;itemData&quot;:{&quot;type&quot;:&quot;article-journal&quot;,&quot;id&quot;:&quot;b6cce124-173f-3d4f-89bc-85b3fc43331f&quot;,&quot;title&quot;:&quot;Facile green synthesis of ZnO–CdWO4 nanoparticles and their potential as adsorbents to remove organic dye&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Nirala&quot;,&quot;given&quot;:&quot;Ranjeet Kumar&quot;,&quot;parse-names&quot;:false,&quot;dropping-particle&quot;:&quot;&quot;,&quot;non-dropping-particle&quot;:&quot;&quot;},{&quot;family&quot;:&quot;Vikrant&quot;,&quot;given&quot;:&quot;Kumar&quot;,&quot;parse-names&quot;:false,&quot;dropping-particle&quot;:&quot;&quot;,&quot;non-dropping-particle&quot;:&quot;&quot;},{&quot;family&quot;:&quot;Kim&quot;,&quot;given&quot;:&quot;Ki Hyun&quot;,&quot;parse-names&quot;:false,&quot;dropping-particle&quot;:&quot;&quot;,&quot;non-dropping-particle&quot;:&quot;&quot;},{&quot;family&quot;:&quot;Ahma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Environmental Pollution&quot;,&quot;DOI&quot;:&quot;10.1016/j.envpol.2020.116401&quot;,&quot;ISSN&quot;:&quot;18736424&quot;,&quot;PMID&quot;:&quot;33422746&quot;,&quot;issued&quot;:{&quot;date-parts&quot;:[[2021,2,15]]},&quot;abstract&quot;:&quo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quot;,&quot;publisher&quot;:&quot;Elsevier Ltd&quot;,&quot;volume&quot;:&quot;271&quot;,&quot;container-title-short&quot;:&quot;&quot;},&quot;isTemporary&quot;:false}]},{&quot;citationID&quot;:&quot;MENDELEY_CITATION_c6cf4bd9-3eb7-44f3-ba12-06c8b8660240&quot;,&quot;properties&quot;:{&quot;noteIndex&quot;:0},&quot;isEdited&quot;:false,&quot;manualOverride&quot;:{&quot;isManuallyOverridden&quot;:false,&quot;citeprocText&quot;:&quot;(Shiamala et al., 2018)&quot;,&quot;manualOverrideText&quot;:&quot;&quot;},&quot;citationTag&quot;:&quot;MENDELEY_CITATION_v3_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&quot;,&quot;citationItems&quot;:[{&quot;id&quot;:&quot;49a872c8-84e5-3071-ba93-73ce1ebb1665&quot;,&quot;itemData&quot;:{&quot;type&quot;:&quot;article-journal&quot;,&quot;id&quot;:&quot;49a872c8-84e5-3071-ba93-73ce1ebb1665&quot;,&quot;title&quot;:&quot;Synthesis, characterization and application of TiO2-Bi2WO6 nanocomposite photocatalyst for pretreatment of starch biomass and generation of biofuel precursors&quot;,&quot;author&quot;:[{&quot;family&quot;:&quot;Shiamala&quot;,&quot;given&quot;:&quot;L.&quot;,&quot;parse-names&quot;:false,&quot;dropping-particle&quot;:&quot;&quot;,&quot;non-dropping-particle&quot;:&quot;&quot;},{&quot;family&quot;:&quot;Alamelu&quot;,&quot;given&quot;:&quot;K.&quot;,&quot;parse-names&quot;:false,&quot;dropping-particle&quot;:&quot;&quot;,&quot;non-dropping-particle&quot;:&quot;&quot;},{&quot;family&quot;:&quot;Raja&quot;,&quot;given&quot;:&quot;V.&quot;,&quot;parse-names&quot;:false,&quot;dropping-particle&quot;:&quot;&quot;,&quot;non-dropping-particle&quot;:&quot;&quot;},{&quot;family&quot;:&quot;Jaffar Ali&quot;,&quot;given&quot;:&quot;B. M.&quot;,&quot;parse-names&quot;:false,&quot;dropping-particle&quot;:&quot;&quot;,&quot;non-dropping-particle&quot;:&quot;&quot;}],&quot;container-title&quot;:&quot;Journal of Environmental Chemical Engineering&quot;,&quot;container-title-short&quot;:&quot;J Environ Chem Eng&quot;,&quot;DOI&quot;:&quot;10.1016/j.jece.2018.04.065&quot;,&quot;ISSN&quot;:&quot;22133437&quot;,&quot;issued&quot;:{&quot;date-parts&quot;:[[2018,4,1]]},&quot;page&quot;:&quot;3306-3321&quot;,&quot;abstract&quot;:&quo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quot;,&quot;publisher&quot;:&quot;Elsevier Ltd&quot;,&quot;issue&quot;:&quot;2&quot;,&quot;volume&quot;:&quot;6&quot;},&quot;isTemporary&quot;:false}]},{&quot;citationID&quot;:&quot;MENDELEY_CITATION_0882d417-0074-4570-ac48-389a49397d97&quot;,&quot;properties&quot;:{&quot;noteIndex&quot;:0},&quot;isEdited&quot;:false,&quot;manualOverride&quot;:{&quot;isManuallyOverridden&quot;:false,&quot;citeprocText&quot;:&quot;(Jha et al., 2020)&quot;,&quot;manualOverrideText&quot;:&quot;&quot;},&quot;citationTag&quot;:&quot;MENDELEY_CITATION_v3_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&quot;,&quot;citationItems&quot;:[{&quot;id&quot;:&quot;e69232a6-69e1-352b-ba35-339f9942b363&quot;,&quot;itemData&quot;:{&quot;type&quot;:&quot;article-journal&quot;,&quot;id&quot;:&quot;e69232a6-69e1-352b-ba35-339f9942b363&quot;,&quot;title&quot;:&quot;Bimetallic tungstate nanoparticle-decorated-lignin electrodes for flexible supercapacitors&quot;,&quot;author&quot;:[{&quot;family&quot;:&quot;Jha&quot;,&quot;given&quot;:&quot;Swarn&quot;,&quot;parse-names&quot;:false,&quot;dropping-particle&quot;:&quot;&quot;,&quot;non-dropping-particle&quot;:&quot;&quot;},{&quot;family&quot;:&quot;Mehta&quot;,&quot;given&quot;:&quot;Siddhi&quot;,&quot;parse-names&quot;:false,&quot;dropping-particle&quot;:&quot;&quot;,&quot;non-dropping-particle&quot;:&quot;&quot;},{&quot;family&quot;:&quot;Chen&quot;,&quot;given&quot;:&quot;Eugene&quot;,&quot;parse-names&quot;:false,&quot;dropping-particle&quot;:&quot;&quot;,&quot;non-dropping-particle&quot;:&quot;&quot;},{&quot;family&quot;:&quot;Sankar&quot;,&quot;given&quot;:&quot;Selvasundarasekar Sam&quot;,&quot;parse-names&quot;:false,&quot;dropping-particle&quot;:&quot;&quot;,&quot;non-dropping-particle&quot;:&quot;&quot;},{&quot;family&quot;:&quot;Kundu&quot;,&quot;given&quot;:&quot;Subrata&quot;,&quot;parse-names&quot;:false,&quot;dropping-particle&quot;:&quot;&quot;,&quot;non-dropping-particle&quot;:&quot;&quot;},{&quot;family&quot;:&quot;Liang&quot;,&quot;given&quot;:&quot;Hong&quot;,&quot;parse-names&quot;:false,&quot;dropping-particle&quot;:&quot;&quot;,&quot;non-dropping-particle&quot;:&quot;&quot;}],&quot;container-title&quot;:&quot;Materials Advances&quot;,&quot;container-title-short&quot;:&quot;Mater Adv&quot;,&quot;DOI&quot;:&quot;10.1039/d0ma00494d&quot;,&quot;ISSN&quot;:&quot;26335409&quot;,&quot;issued&quot;:{&quot;date-parts&quot;:[[2020]]},&quot;page&quot;:&quot;2124-2135&quot;,&quot;abstract&quot;:&quo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quot;,&quot;publisher&quot;:&quot;Royal Society of Chemistry&quot;,&quot;issue&quot;:&quot;6&quot;,&quot;volume&quot;:&quot;1&quot;},&quot;isTemporary&quot;:false}]},{&quot;citationID&quot;:&quot;MENDELEY_CITATION_744744a2-4037-4216-9450-0fe05488ef86&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NzQ0NzQ0YTItNDAzNy00MjE2LTk0NTAtMGZlMDU0ODhlZjg2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dea3865c-d451-43c9-a7f7-98a4a082883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ZGVhMzg2NWMtZDQ1MS00M2M5LWE3ZjctOThhNGEwODI4ODN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962971-0D6F-4F0A-B379-FB5BDABDE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7540</Words>
  <Characters>156980</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23T16:49:00Z</dcterms:created>
  <dcterms:modified xsi:type="dcterms:W3CDTF">2023-08-0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ieee</vt:lpwstr>
  </property>
  <property fmtid="{D5CDD505-2E9C-101B-9397-08002B2CF9AE}" pid="33" name="Mendeley Unique User Id_1">
    <vt:lpwstr>c940afd3-f355-3cde-a85b-0a0120ebde08</vt:lpwstr>
  </property>
</Properties>
</file>